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7392E6" w14:textId="750C2428" w:rsidR="007855C9" w:rsidRDefault="006672BC" w:rsidP="00BD68BE">
      <w:pPr>
        <w:spacing w:after="0"/>
        <w:jc w:val="center"/>
        <w:rPr>
          <w:b/>
        </w:rPr>
      </w:pPr>
      <w:r>
        <w:rPr>
          <w:b/>
        </w:rPr>
        <w:t>REFERAT</w:t>
      </w:r>
    </w:p>
    <w:p w14:paraId="7B330FCD" w14:textId="77777777" w:rsidR="006672BC" w:rsidRDefault="006672BC" w:rsidP="00BD68BE">
      <w:pPr>
        <w:spacing w:after="0"/>
        <w:jc w:val="center"/>
        <w:rPr>
          <w:b/>
        </w:rPr>
      </w:pPr>
    </w:p>
    <w:p w14:paraId="134EF6F2" w14:textId="77777777" w:rsidR="006672BC" w:rsidRDefault="006672BC" w:rsidP="00BD68BE">
      <w:pPr>
        <w:spacing w:after="0"/>
        <w:jc w:val="center"/>
        <w:rPr>
          <w:b/>
        </w:rPr>
      </w:pPr>
    </w:p>
    <w:p w14:paraId="2FD73974" w14:textId="70F21CFD" w:rsidR="002B18A2" w:rsidRDefault="002805B0" w:rsidP="00BD68BE">
      <w:pPr>
        <w:spacing w:after="0"/>
        <w:jc w:val="center"/>
        <w:rPr>
          <w:b/>
        </w:rPr>
      </w:pPr>
      <w:r>
        <w:rPr>
          <w:b/>
        </w:rPr>
        <w:t>JUDUL ……………….</w:t>
      </w:r>
    </w:p>
    <w:p w14:paraId="316E7513" w14:textId="77777777" w:rsidR="002B18A2" w:rsidRPr="008950C4" w:rsidRDefault="002B18A2" w:rsidP="006672BC">
      <w:pPr>
        <w:spacing w:after="0"/>
        <w:ind w:right="-1"/>
        <w:rPr>
          <w:b/>
        </w:rPr>
      </w:pPr>
    </w:p>
    <w:p w14:paraId="758E38C2" w14:textId="12195922" w:rsidR="002B18A2" w:rsidRDefault="002B18A2" w:rsidP="002B18A2">
      <w:pPr>
        <w:spacing w:after="0"/>
        <w:ind w:right="-1"/>
        <w:jc w:val="center"/>
        <w:rPr>
          <w:b/>
        </w:rPr>
      </w:pPr>
    </w:p>
    <w:p w14:paraId="717D29BE" w14:textId="77777777" w:rsidR="008804E7" w:rsidRPr="008950C4" w:rsidRDefault="008804E7" w:rsidP="002B18A2">
      <w:pPr>
        <w:spacing w:after="0"/>
        <w:ind w:right="-1"/>
        <w:jc w:val="center"/>
        <w:rPr>
          <w:b/>
        </w:rPr>
      </w:pPr>
    </w:p>
    <w:p w14:paraId="2CA94DF1" w14:textId="77777777" w:rsidR="006672BC" w:rsidRDefault="006672BC" w:rsidP="006672BC">
      <w:pPr>
        <w:tabs>
          <w:tab w:val="left" w:pos="993"/>
          <w:tab w:val="left" w:pos="7976"/>
        </w:tabs>
        <w:jc w:val="center"/>
      </w:pPr>
      <w:r>
        <w:rPr>
          <w:noProof/>
        </w:rPr>
        <w:drawing>
          <wp:inline distT="0" distB="0" distL="0" distR="0" wp14:anchorId="761FF2C9" wp14:editId="42B1F9DD">
            <wp:extent cx="1514001" cy="1361209"/>
            <wp:effectExtent l="0" t="0" r="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Logo FK UHT_transparent background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22845" cy="136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0CB5C0A" wp14:editId="5496D3C8">
            <wp:extent cx="1163782" cy="1163782"/>
            <wp:effectExtent l="0" t="0" r="5080" b="508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Logo RSPAL Dr Ramelan Sby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73909" cy="11739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 logo RS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puskesmas</w:t>
      </w:r>
      <w:proofErr w:type="spellEnd"/>
    </w:p>
    <w:p w14:paraId="6C246907" w14:textId="7B9560A3" w:rsidR="002B18A2" w:rsidRPr="008950C4" w:rsidRDefault="002B18A2" w:rsidP="002B18A2">
      <w:pPr>
        <w:jc w:val="center"/>
        <w:rPr>
          <w:b/>
          <w:lang w:val="id-ID"/>
        </w:rPr>
      </w:pPr>
    </w:p>
    <w:p w14:paraId="4BDE29CD" w14:textId="77777777" w:rsidR="002B18A2" w:rsidRPr="008950C4" w:rsidRDefault="002B18A2" w:rsidP="002B18A2">
      <w:pPr>
        <w:jc w:val="center"/>
        <w:rPr>
          <w:b/>
          <w:lang w:val="id-ID"/>
        </w:rPr>
      </w:pPr>
    </w:p>
    <w:p w14:paraId="5E282D29" w14:textId="77777777" w:rsidR="002B18A2" w:rsidRPr="008950C4" w:rsidRDefault="002B18A2" w:rsidP="008804E7">
      <w:pPr>
        <w:rPr>
          <w:b/>
          <w:lang w:val="id-ID"/>
        </w:rPr>
      </w:pPr>
    </w:p>
    <w:p w14:paraId="46595C61" w14:textId="77777777" w:rsidR="002B18A2" w:rsidRPr="008950C4" w:rsidRDefault="002B18A2" w:rsidP="002B18A2">
      <w:pPr>
        <w:jc w:val="center"/>
        <w:rPr>
          <w:b/>
          <w:lang w:val="id-ID"/>
        </w:rPr>
      </w:pPr>
    </w:p>
    <w:p w14:paraId="5E11E0B4" w14:textId="0A3A4352" w:rsidR="002B18A2" w:rsidRPr="008950C4" w:rsidRDefault="002805B0" w:rsidP="008804E7">
      <w:pPr>
        <w:spacing w:after="0"/>
        <w:jc w:val="center"/>
        <w:rPr>
          <w:b/>
        </w:rPr>
      </w:pPr>
      <w:r>
        <w:rPr>
          <w:b/>
        </w:rPr>
        <w:t>NAMA</w:t>
      </w:r>
      <w:r w:rsidR="008804E7">
        <w:rPr>
          <w:b/>
        </w:rPr>
        <w:t xml:space="preserve"> </w:t>
      </w:r>
      <w:proofErr w:type="spellStart"/>
      <w:r w:rsidR="008804E7">
        <w:rPr>
          <w:b/>
        </w:rPr>
        <w:t>dan</w:t>
      </w:r>
      <w:proofErr w:type="spellEnd"/>
      <w:r w:rsidR="008804E7">
        <w:rPr>
          <w:b/>
        </w:rPr>
        <w:t xml:space="preserve"> </w:t>
      </w:r>
      <w:r>
        <w:rPr>
          <w:b/>
        </w:rPr>
        <w:t>NIM ……</w:t>
      </w:r>
      <w:proofErr w:type="gramStart"/>
      <w:r>
        <w:rPr>
          <w:b/>
        </w:rPr>
        <w:t>…..</w:t>
      </w:r>
      <w:proofErr w:type="gramEnd"/>
    </w:p>
    <w:p w14:paraId="6EE63EEA" w14:textId="77777777" w:rsidR="002B18A2" w:rsidRPr="008950C4" w:rsidRDefault="002B18A2" w:rsidP="002B18A2">
      <w:pPr>
        <w:jc w:val="center"/>
        <w:rPr>
          <w:b/>
        </w:rPr>
      </w:pPr>
    </w:p>
    <w:p w14:paraId="12089BEF" w14:textId="77777777" w:rsidR="002B18A2" w:rsidRPr="008950C4" w:rsidRDefault="002B18A2" w:rsidP="002B18A2">
      <w:pPr>
        <w:jc w:val="center"/>
        <w:rPr>
          <w:b/>
        </w:rPr>
      </w:pPr>
    </w:p>
    <w:p w14:paraId="33C5C5A8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3F872419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6B31577D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28353B83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29AC04F9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1FEA0E4B" w14:textId="77777777" w:rsidR="008804E7" w:rsidRDefault="008804E7" w:rsidP="008804E7">
      <w:pPr>
        <w:spacing w:after="0"/>
        <w:ind w:right="-1"/>
        <w:jc w:val="center"/>
        <w:rPr>
          <w:b/>
        </w:rPr>
      </w:pPr>
    </w:p>
    <w:p w14:paraId="58D9F320" w14:textId="47479348" w:rsidR="002B18A2" w:rsidRPr="008950C4" w:rsidRDefault="002B18A2" w:rsidP="008804E7">
      <w:pPr>
        <w:spacing w:after="0"/>
        <w:ind w:right="-1"/>
        <w:jc w:val="center"/>
        <w:rPr>
          <w:b/>
        </w:rPr>
      </w:pPr>
      <w:r w:rsidRPr="008950C4">
        <w:rPr>
          <w:b/>
        </w:rPr>
        <w:t>FAKULTAS KEDOKTERAN</w:t>
      </w:r>
      <w:r w:rsidR="008804E7">
        <w:rPr>
          <w:b/>
        </w:rPr>
        <w:t xml:space="preserve"> </w:t>
      </w:r>
      <w:r w:rsidRPr="008950C4">
        <w:rPr>
          <w:b/>
        </w:rPr>
        <w:t>UNIVERSITAS HANG TUAH</w:t>
      </w:r>
    </w:p>
    <w:p w14:paraId="0821DC2E" w14:textId="77777777" w:rsidR="002B18A2" w:rsidRPr="008950C4" w:rsidRDefault="002805B0" w:rsidP="002B18A2">
      <w:pPr>
        <w:jc w:val="center"/>
        <w:rPr>
          <w:lang w:val="id-ID"/>
        </w:rPr>
      </w:pPr>
      <w:r>
        <w:rPr>
          <w:b/>
        </w:rPr>
        <w:t>TAHUN ……….</w:t>
      </w:r>
    </w:p>
    <w:p w14:paraId="160893A0" w14:textId="77777777" w:rsidR="002B18A2" w:rsidRPr="008950C4" w:rsidRDefault="002B18A2" w:rsidP="00BE7B90">
      <w:pPr>
        <w:jc w:val="center"/>
        <w:rPr>
          <w:b/>
          <w:lang w:val="id-ID"/>
        </w:rPr>
        <w:sectPr w:rsidR="002B18A2" w:rsidRPr="008950C4" w:rsidSect="002B18A2">
          <w:footerReference w:type="even" r:id="rId10"/>
          <w:footerReference w:type="default" r:id="rId11"/>
          <w:pgSz w:w="11900" w:h="16840"/>
          <w:pgMar w:top="1701" w:right="1701" w:bottom="1701" w:left="2268" w:header="709" w:footer="709" w:gutter="0"/>
          <w:pgNumType w:fmt="lowerRoman" w:start="1"/>
          <w:cols w:space="708"/>
          <w:titlePg/>
          <w:docGrid w:linePitch="360"/>
        </w:sectPr>
      </w:pPr>
    </w:p>
    <w:p w14:paraId="1DE3FBB5" w14:textId="282F46F7" w:rsidR="00BE7B90" w:rsidRPr="008804E7" w:rsidRDefault="00BE7B90" w:rsidP="008804E7">
      <w:pPr>
        <w:pStyle w:val="NoteLevel2"/>
        <w:numPr>
          <w:ilvl w:val="0"/>
          <w:numId w:val="0"/>
        </w:numPr>
        <w:jc w:val="center"/>
        <w:rPr>
          <w:b/>
          <w:bCs/>
          <w:lang w:val="en-ID"/>
        </w:rPr>
      </w:pPr>
      <w:bookmarkStart w:id="0" w:name="_Toc530164585"/>
      <w:bookmarkStart w:id="1" w:name="_Toc437029111"/>
      <w:bookmarkStart w:id="2" w:name="_Toc85311467"/>
      <w:r w:rsidRPr="008804E7">
        <w:rPr>
          <w:b/>
          <w:bCs/>
          <w:lang w:val="en-ID"/>
        </w:rPr>
        <w:lastRenderedPageBreak/>
        <w:t xml:space="preserve">LEMBAR </w:t>
      </w:r>
      <w:r w:rsidRPr="008804E7">
        <w:rPr>
          <w:b/>
          <w:bCs/>
        </w:rPr>
        <w:t>PERSETUJUAN</w:t>
      </w:r>
      <w:bookmarkEnd w:id="0"/>
      <w:bookmarkEnd w:id="1"/>
      <w:bookmarkEnd w:id="2"/>
    </w:p>
    <w:p w14:paraId="4E3C2020" w14:textId="77777777" w:rsidR="00E872F4" w:rsidRPr="008950C4" w:rsidRDefault="00E872F4" w:rsidP="00E872F4">
      <w:pPr>
        <w:rPr>
          <w:lang w:val="en-ID"/>
        </w:rPr>
      </w:pPr>
    </w:p>
    <w:p w14:paraId="5BD51913" w14:textId="77777777" w:rsidR="008804E7" w:rsidRDefault="008804E7" w:rsidP="00BD68BE">
      <w:pPr>
        <w:spacing w:after="0"/>
        <w:jc w:val="center"/>
        <w:rPr>
          <w:b/>
        </w:rPr>
      </w:pPr>
      <w:r>
        <w:rPr>
          <w:b/>
        </w:rPr>
        <w:t>REFERAT</w:t>
      </w:r>
      <w:r w:rsidR="00BD68BE" w:rsidRPr="008950C4">
        <w:rPr>
          <w:b/>
        </w:rPr>
        <w:br/>
      </w:r>
    </w:p>
    <w:p w14:paraId="73A94F80" w14:textId="5E01B0F5" w:rsidR="00BD68BE" w:rsidRPr="008950C4" w:rsidRDefault="002805B0" w:rsidP="00BD68BE">
      <w:pPr>
        <w:spacing w:after="0"/>
        <w:jc w:val="center"/>
        <w:rPr>
          <w:b/>
        </w:rPr>
      </w:pPr>
      <w:r>
        <w:rPr>
          <w:b/>
        </w:rPr>
        <w:t>JUDUL</w:t>
      </w:r>
      <w:r w:rsidR="008804E7">
        <w:rPr>
          <w:b/>
        </w:rPr>
        <w:t xml:space="preserve"> ……………………………</w:t>
      </w:r>
    </w:p>
    <w:p w14:paraId="415BE693" w14:textId="77777777" w:rsidR="002B18A2" w:rsidRPr="008950C4" w:rsidRDefault="002B18A2" w:rsidP="002B18A2">
      <w:pPr>
        <w:spacing w:after="0"/>
        <w:jc w:val="center"/>
        <w:rPr>
          <w:b/>
        </w:rPr>
      </w:pPr>
    </w:p>
    <w:p w14:paraId="65C78A18" w14:textId="77777777" w:rsidR="00BE7B90" w:rsidRPr="008950C4" w:rsidRDefault="00BE7B90" w:rsidP="00BE7B90">
      <w:pPr>
        <w:jc w:val="center"/>
        <w:rPr>
          <w:b/>
          <w:lang w:val="en-ID"/>
        </w:rPr>
      </w:pPr>
    </w:p>
    <w:p w14:paraId="3309A172" w14:textId="77777777" w:rsidR="00BE7B90" w:rsidRPr="008950C4" w:rsidRDefault="00BE7B90" w:rsidP="00355D51">
      <w:pPr>
        <w:rPr>
          <w:b/>
          <w:lang w:val="en-ID"/>
        </w:rPr>
      </w:pPr>
    </w:p>
    <w:p w14:paraId="13836D61" w14:textId="77777777" w:rsidR="00BE7B90" w:rsidRPr="008950C4" w:rsidRDefault="00BE7B90" w:rsidP="00BE7B90">
      <w:pPr>
        <w:jc w:val="center"/>
        <w:rPr>
          <w:b/>
          <w:lang w:val="en-ID"/>
        </w:rPr>
      </w:pPr>
    </w:p>
    <w:p w14:paraId="5B5CD3E9" w14:textId="461B0D24" w:rsidR="000A038D" w:rsidRPr="008950C4" w:rsidRDefault="002805B0" w:rsidP="008804E7">
      <w:pPr>
        <w:spacing w:after="0"/>
        <w:jc w:val="center"/>
        <w:rPr>
          <w:b/>
        </w:rPr>
      </w:pPr>
      <w:r>
        <w:rPr>
          <w:b/>
        </w:rPr>
        <w:t>NAMA</w:t>
      </w:r>
      <w:r w:rsidR="008804E7">
        <w:rPr>
          <w:b/>
        </w:rPr>
        <w:t xml:space="preserve"> </w:t>
      </w:r>
      <w:proofErr w:type="spellStart"/>
      <w:r w:rsidR="008804E7">
        <w:rPr>
          <w:b/>
        </w:rPr>
        <w:t>dan</w:t>
      </w:r>
      <w:proofErr w:type="spellEnd"/>
      <w:r w:rsidR="008804E7">
        <w:rPr>
          <w:b/>
        </w:rPr>
        <w:t xml:space="preserve"> </w:t>
      </w:r>
      <w:r>
        <w:rPr>
          <w:b/>
        </w:rPr>
        <w:t>NIM</w:t>
      </w:r>
    </w:p>
    <w:p w14:paraId="133A754D" w14:textId="77777777" w:rsidR="00BE7B90" w:rsidRPr="008950C4" w:rsidRDefault="00BE7B90" w:rsidP="00BE7B90">
      <w:pPr>
        <w:jc w:val="center"/>
        <w:rPr>
          <w:b/>
          <w:lang w:val="en-ID"/>
        </w:rPr>
      </w:pPr>
    </w:p>
    <w:p w14:paraId="44B2D4C7" w14:textId="77777777" w:rsidR="00BE7B90" w:rsidRPr="008950C4" w:rsidRDefault="00BE7B90" w:rsidP="00BE7B90">
      <w:pPr>
        <w:jc w:val="center"/>
        <w:rPr>
          <w:b/>
          <w:lang w:val="en-ID"/>
        </w:rPr>
      </w:pPr>
    </w:p>
    <w:p w14:paraId="1B99ACEA" w14:textId="77777777" w:rsidR="00BE7B90" w:rsidRPr="008950C4" w:rsidRDefault="00BE7B90" w:rsidP="00BE7B90">
      <w:pPr>
        <w:jc w:val="center"/>
        <w:rPr>
          <w:b/>
          <w:lang w:val="en-ID"/>
        </w:rPr>
      </w:pPr>
    </w:p>
    <w:p w14:paraId="718B3F95" w14:textId="6F9606B5" w:rsidR="00BE7B90" w:rsidRDefault="00BE7B90" w:rsidP="00BE7B90">
      <w:pPr>
        <w:jc w:val="center"/>
        <w:rPr>
          <w:b/>
          <w:lang w:val="en-ID"/>
        </w:rPr>
      </w:pPr>
      <w:proofErr w:type="spellStart"/>
      <w:r w:rsidRPr="008950C4">
        <w:rPr>
          <w:b/>
          <w:lang w:val="en-ID"/>
        </w:rPr>
        <w:t>Menyetujui</w:t>
      </w:r>
      <w:proofErr w:type="spellEnd"/>
      <w:r w:rsidRPr="008950C4">
        <w:rPr>
          <w:b/>
          <w:lang w:val="en-ID"/>
        </w:rPr>
        <w:t xml:space="preserve"> :</w:t>
      </w:r>
    </w:p>
    <w:p w14:paraId="698C4A48" w14:textId="528FF58C" w:rsidR="008804E7" w:rsidRDefault="008804E7" w:rsidP="00BE7B90">
      <w:pPr>
        <w:jc w:val="center"/>
        <w:rPr>
          <w:b/>
          <w:lang w:val="en-ID"/>
        </w:rPr>
      </w:pPr>
      <w:proofErr w:type="spellStart"/>
      <w:r>
        <w:rPr>
          <w:b/>
          <w:lang w:val="en-ID"/>
        </w:rPr>
        <w:t>Dokter</w:t>
      </w:r>
      <w:proofErr w:type="spellEnd"/>
      <w:r>
        <w:rPr>
          <w:b/>
          <w:lang w:val="en-ID"/>
        </w:rPr>
        <w:t xml:space="preserve"> </w:t>
      </w:r>
      <w:proofErr w:type="spellStart"/>
      <w:r>
        <w:rPr>
          <w:b/>
          <w:lang w:val="en-ID"/>
        </w:rPr>
        <w:t>Pembimbing</w:t>
      </w:r>
      <w:proofErr w:type="spellEnd"/>
      <w:r>
        <w:rPr>
          <w:b/>
          <w:lang w:val="en-ID"/>
        </w:rPr>
        <w:t xml:space="preserve"> </w:t>
      </w:r>
      <w:proofErr w:type="spellStart"/>
      <w:r>
        <w:rPr>
          <w:b/>
          <w:lang w:val="en-ID"/>
        </w:rPr>
        <w:t>Klinik</w:t>
      </w:r>
      <w:proofErr w:type="spellEnd"/>
      <w:r>
        <w:rPr>
          <w:b/>
          <w:lang w:val="en-ID"/>
        </w:rPr>
        <w:t>,</w:t>
      </w:r>
    </w:p>
    <w:p w14:paraId="77CBD3AC" w14:textId="57552F7C" w:rsidR="008804E7" w:rsidRDefault="008804E7" w:rsidP="00BE7B90">
      <w:pPr>
        <w:jc w:val="center"/>
        <w:rPr>
          <w:b/>
          <w:lang w:val="en-ID"/>
        </w:rPr>
      </w:pPr>
    </w:p>
    <w:p w14:paraId="7A0B99B6" w14:textId="77777777" w:rsidR="008804E7" w:rsidRDefault="008804E7" w:rsidP="00BE7B90">
      <w:pPr>
        <w:jc w:val="center"/>
        <w:rPr>
          <w:b/>
          <w:lang w:val="en-ID"/>
        </w:rPr>
      </w:pPr>
    </w:p>
    <w:p w14:paraId="2FC45272" w14:textId="199BAA7F" w:rsidR="008804E7" w:rsidRDefault="008804E7" w:rsidP="00BE7B90">
      <w:pPr>
        <w:jc w:val="center"/>
        <w:rPr>
          <w:b/>
          <w:lang w:val="en-ID"/>
        </w:rPr>
      </w:pPr>
    </w:p>
    <w:p w14:paraId="03E87DC4" w14:textId="0F234686" w:rsidR="008804E7" w:rsidRPr="008804E7" w:rsidRDefault="008804E7" w:rsidP="00BE7B90">
      <w:pPr>
        <w:jc w:val="center"/>
        <w:rPr>
          <w:b/>
          <w:u w:val="single"/>
          <w:lang w:val="en-ID"/>
        </w:rPr>
      </w:pPr>
      <w:r w:rsidRPr="008804E7">
        <w:rPr>
          <w:b/>
          <w:u w:val="single"/>
          <w:lang w:val="en-ID"/>
        </w:rPr>
        <w:t>Nama</w:t>
      </w:r>
    </w:p>
    <w:p w14:paraId="48543CC2" w14:textId="638A94B4" w:rsidR="008804E7" w:rsidRPr="008950C4" w:rsidRDefault="008804E7" w:rsidP="00BE7B90">
      <w:pPr>
        <w:jc w:val="center"/>
        <w:rPr>
          <w:b/>
          <w:lang w:val="en-ID"/>
        </w:rPr>
      </w:pPr>
      <w:r>
        <w:rPr>
          <w:b/>
          <w:lang w:val="en-ID"/>
        </w:rPr>
        <w:t xml:space="preserve">NIP. </w:t>
      </w:r>
    </w:p>
    <w:p w14:paraId="06132846" w14:textId="4DD7EC6E" w:rsidR="00BE7B90" w:rsidRPr="008950C4" w:rsidRDefault="00BE7B90" w:rsidP="00BE7B90">
      <w:pPr>
        <w:jc w:val="center"/>
        <w:rPr>
          <w:b/>
        </w:rPr>
      </w:pPr>
    </w:p>
    <w:p w14:paraId="27FCC3B2" w14:textId="77777777" w:rsidR="00BE7B90" w:rsidRPr="008950C4" w:rsidRDefault="00BE7B90" w:rsidP="00BE7B90">
      <w:pPr>
        <w:jc w:val="center"/>
        <w:rPr>
          <w:b/>
        </w:rPr>
      </w:pPr>
      <w:r w:rsidRPr="008950C4">
        <w:rPr>
          <w:b/>
        </w:rPr>
        <w:tab/>
      </w:r>
    </w:p>
    <w:p w14:paraId="26EC5B55" w14:textId="77777777" w:rsidR="00BE7B90" w:rsidRPr="008950C4" w:rsidRDefault="006F0CD0" w:rsidP="006F0CD0">
      <w:pPr>
        <w:tabs>
          <w:tab w:val="left" w:pos="6525"/>
        </w:tabs>
        <w:jc w:val="left"/>
        <w:rPr>
          <w:b/>
          <w:lang w:val="id-ID"/>
        </w:rPr>
      </w:pPr>
      <w:r w:rsidRPr="008950C4">
        <w:rPr>
          <w:b/>
          <w:lang w:val="id-ID"/>
        </w:rPr>
        <w:tab/>
      </w:r>
    </w:p>
    <w:p w14:paraId="54789349" w14:textId="77777777" w:rsidR="00D715E2" w:rsidRPr="008950C4" w:rsidRDefault="00D715E2" w:rsidP="00D715E2">
      <w:pPr>
        <w:pStyle w:val="Heading1"/>
        <w:numPr>
          <w:ilvl w:val="0"/>
          <w:numId w:val="0"/>
        </w:numPr>
        <w:jc w:val="both"/>
        <w:rPr>
          <w:b w:val="0"/>
          <w:lang w:val="id-ID"/>
        </w:rPr>
      </w:pPr>
      <w:bookmarkStart w:id="3" w:name="_Toc530164587"/>
    </w:p>
    <w:bookmarkEnd w:id="3"/>
    <w:p w14:paraId="5F1311F7" w14:textId="00C4BD85" w:rsidR="00355D51" w:rsidRPr="00355D51" w:rsidRDefault="00355D51" w:rsidP="008804E7">
      <w:pPr>
        <w:pStyle w:val="Subtitle"/>
      </w:pPr>
    </w:p>
    <w:p w14:paraId="26DB7CB9" w14:textId="2A14CA03" w:rsidR="00E872F4" w:rsidRPr="00C02DFB" w:rsidRDefault="00E872F4" w:rsidP="00224591">
      <w:pPr>
        <w:pStyle w:val="Heading1"/>
        <w:numPr>
          <w:ilvl w:val="0"/>
          <w:numId w:val="0"/>
        </w:numPr>
        <w:ind w:left="432"/>
        <w:rPr>
          <w:szCs w:val="24"/>
        </w:rPr>
      </w:pPr>
      <w:bookmarkStart w:id="4" w:name="_Toc530899513"/>
      <w:bookmarkStart w:id="5" w:name="_Toc437029116"/>
      <w:bookmarkStart w:id="6" w:name="_Toc85311468"/>
      <w:r w:rsidRPr="00C02DFB">
        <w:rPr>
          <w:szCs w:val="24"/>
        </w:rPr>
        <w:lastRenderedPageBreak/>
        <w:t>DAFTAR ISI</w:t>
      </w:r>
      <w:bookmarkEnd w:id="4"/>
      <w:bookmarkEnd w:id="5"/>
      <w:bookmarkEnd w:id="6"/>
    </w:p>
    <w:bookmarkStart w:id="7" w:name="_Toc519493682"/>
    <w:bookmarkStart w:id="8" w:name="_GoBack"/>
    <w:bookmarkEnd w:id="8"/>
    <w:p w14:paraId="7B7E5C28" w14:textId="2B85EA8C" w:rsidR="00635B47" w:rsidRPr="00635B47" w:rsidRDefault="00635B47" w:rsidP="00775162">
      <w:pPr>
        <w:pStyle w:val="TOC2"/>
        <w:rPr>
          <w:rFonts w:eastAsiaTheme="minorEastAsia" w:cs="Times New Roman"/>
          <w:noProof/>
          <w:sz w:val="24"/>
          <w:szCs w:val="24"/>
        </w:rPr>
      </w:pPr>
      <w:r>
        <w:rPr>
          <w:rStyle w:val="Heading1Char"/>
        </w:rPr>
        <w:fldChar w:fldCharType="begin"/>
      </w:r>
      <w:r>
        <w:rPr>
          <w:rStyle w:val="Heading1Char"/>
        </w:rPr>
        <w:instrText xml:space="preserve"> TOC \o "1-3" \h \z \u </w:instrText>
      </w:r>
      <w:r>
        <w:rPr>
          <w:rStyle w:val="Heading1Char"/>
        </w:rPr>
        <w:fldChar w:fldCharType="separate"/>
      </w:r>
      <w:hyperlink w:anchor="_Toc85311467" w:history="1">
        <w:r w:rsidRPr="00635B47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  <w:lang w:val="en-ID"/>
          </w:rPr>
          <w:t xml:space="preserve">LEMBAR </w:t>
        </w:r>
        <w:r w:rsidRPr="00635B47">
          <w:rPr>
            <w:rStyle w:val="Hyperlink"/>
            <w:rFonts w:ascii="Times New Roman" w:hAnsi="Times New Roman" w:cs="Times New Roman"/>
            <w:bCs/>
            <w:noProof/>
            <w:sz w:val="24"/>
            <w:szCs w:val="24"/>
          </w:rPr>
          <w:t>PERSETUJUAN</w:t>
        </w:r>
        <w:r w:rsidRPr="00635B47">
          <w:rPr>
            <w:rFonts w:cs="Times New Roman"/>
            <w:noProof/>
            <w:webHidden/>
            <w:sz w:val="24"/>
            <w:szCs w:val="24"/>
          </w:rPr>
          <w:tab/>
        </w:r>
        <w:r w:rsidRPr="00635B47">
          <w:rPr>
            <w:rFonts w:cs="Times New Roman"/>
            <w:noProof/>
            <w:webHidden/>
            <w:sz w:val="24"/>
            <w:szCs w:val="24"/>
          </w:rPr>
          <w:fldChar w:fldCharType="begin"/>
        </w:r>
        <w:r w:rsidRPr="00635B47">
          <w:rPr>
            <w:rFonts w:cs="Times New Roman"/>
            <w:noProof/>
            <w:webHidden/>
            <w:sz w:val="24"/>
            <w:szCs w:val="24"/>
          </w:rPr>
          <w:instrText xml:space="preserve"> PAGEREF _Toc85311467 \h </w:instrText>
        </w:r>
        <w:r w:rsidRPr="00635B47">
          <w:rPr>
            <w:rFonts w:cs="Times New Roman"/>
            <w:noProof/>
            <w:webHidden/>
            <w:sz w:val="24"/>
            <w:szCs w:val="24"/>
          </w:rPr>
        </w:r>
        <w:r w:rsidRPr="00635B47">
          <w:rPr>
            <w:rFonts w:cs="Times New Roman"/>
            <w:noProof/>
            <w:webHidden/>
            <w:sz w:val="24"/>
            <w:szCs w:val="24"/>
          </w:rPr>
          <w:fldChar w:fldCharType="separate"/>
        </w:r>
        <w:r w:rsidRPr="00635B47">
          <w:rPr>
            <w:rFonts w:cs="Times New Roman"/>
            <w:noProof/>
            <w:webHidden/>
            <w:sz w:val="24"/>
            <w:szCs w:val="24"/>
          </w:rPr>
          <w:t>i</w:t>
        </w:r>
        <w:r w:rsidRPr="00635B47">
          <w:rPr>
            <w:rFonts w:cs="Times New Roman"/>
            <w:noProof/>
            <w:webHidden/>
            <w:sz w:val="24"/>
            <w:szCs w:val="24"/>
          </w:rPr>
          <w:fldChar w:fldCharType="end"/>
        </w:r>
      </w:hyperlink>
    </w:p>
    <w:p w14:paraId="39A26677" w14:textId="7CBE8764" w:rsidR="00635B47" w:rsidRDefault="00635B47">
      <w:pPr>
        <w:pStyle w:val="TOC1"/>
        <w:rPr>
          <w:rFonts w:asciiTheme="minorHAnsi" w:eastAsiaTheme="minorEastAsia" w:hAnsiTheme="minorHAnsi" w:cstheme="minorBidi"/>
          <w:b w:val="0"/>
          <w:noProof/>
        </w:rPr>
      </w:pPr>
      <w:hyperlink w:anchor="_Toc85311468" w:history="1">
        <w:r w:rsidRPr="00E46137">
          <w:rPr>
            <w:rStyle w:val="Hyperlink"/>
            <w:noProof/>
          </w:rPr>
          <w:t>DAFTAR IS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</w:t>
        </w:r>
        <w:r>
          <w:rPr>
            <w:noProof/>
            <w:webHidden/>
          </w:rPr>
          <w:fldChar w:fldCharType="end"/>
        </w:r>
      </w:hyperlink>
    </w:p>
    <w:p w14:paraId="2641A77E" w14:textId="1B9DBF49" w:rsidR="00635B47" w:rsidRDefault="00635B47">
      <w:pPr>
        <w:pStyle w:val="TOC1"/>
        <w:rPr>
          <w:rFonts w:asciiTheme="minorHAnsi" w:eastAsiaTheme="minorEastAsia" w:hAnsiTheme="minorHAnsi" w:cstheme="minorBidi"/>
          <w:b w:val="0"/>
          <w:noProof/>
        </w:rPr>
      </w:pPr>
      <w:hyperlink w:anchor="_Toc85311469" w:history="1">
        <w:r w:rsidRPr="00E46137">
          <w:rPr>
            <w:rStyle w:val="Hyperlink"/>
            <w:noProof/>
          </w:rPr>
          <w:t>DAFTAR SINGKATAN / ISTILAH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iii</w:t>
        </w:r>
        <w:r>
          <w:rPr>
            <w:noProof/>
            <w:webHidden/>
          </w:rPr>
          <w:fldChar w:fldCharType="end"/>
        </w:r>
      </w:hyperlink>
    </w:p>
    <w:p w14:paraId="3FC35275" w14:textId="13B60D4A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70" w:history="1">
        <w:r w:rsidRPr="00E46137">
          <w:rPr>
            <w:rStyle w:val="Hyperlink"/>
            <w:noProof/>
            <w:lang w:val="id-ID"/>
          </w:rPr>
          <w:t>1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  <w:lang w:val="id-ID"/>
          </w:rPr>
          <w:t>PENDAHULU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33F297F" w14:textId="3F273491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1" w:history="1">
        <w:r w:rsidRPr="00E46137">
          <w:rPr>
            <w:rStyle w:val="Hyperlink"/>
            <w:noProof/>
            <w:lang w:val="id-ID"/>
          </w:rPr>
          <w:t>1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927C28E" w14:textId="27DE8074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2" w:history="1">
        <w:r w:rsidRPr="00E46137">
          <w:rPr>
            <w:rStyle w:val="Hyperlink"/>
            <w:noProof/>
            <w:lang w:val="id-ID"/>
          </w:rPr>
          <w:t>1.2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55F9E20" w14:textId="416D1105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3" w:history="1">
        <w:r w:rsidRPr="00E46137">
          <w:rPr>
            <w:rStyle w:val="Hyperlink"/>
            <w:noProof/>
            <w:lang w:val="id-ID"/>
          </w:rPr>
          <w:t>1.3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3041F19D" w14:textId="643D13E5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4" w:history="1">
        <w:r w:rsidRPr="00E46137">
          <w:rPr>
            <w:rStyle w:val="Hyperlink"/>
            <w:noProof/>
            <w:lang w:val="id-ID"/>
          </w:rPr>
          <w:t>1.3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6CDEF284" w14:textId="7127FF2F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5" w:history="1">
        <w:r w:rsidRPr="00E46137">
          <w:rPr>
            <w:rStyle w:val="Hyperlink"/>
            <w:noProof/>
            <w:lang w:val="id-ID"/>
          </w:rPr>
          <w:t>1.3.2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400AB407" w14:textId="04035B35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76" w:history="1">
        <w:r w:rsidRPr="00E46137">
          <w:rPr>
            <w:rStyle w:val="Hyperlink"/>
            <w:noProof/>
          </w:rPr>
          <w:t>2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GEJALA KLIN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5A956F8" w14:textId="16A3C085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7" w:history="1">
        <w:r w:rsidRPr="00E46137">
          <w:rPr>
            <w:rStyle w:val="Hyperlink"/>
            <w:noProof/>
          </w:rPr>
          <w:t>2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</w:rPr>
          <w:t>………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C7A4D8B" w14:textId="6432C3C7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8" w:history="1">
        <w:r w:rsidRPr="00E46137">
          <w:rPr>
            <w:rStyle w:val="Hyperlink"/>
            <w:noProof/>
          </w:rPr>
          <w:t>2.1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</w:rPr>
          <w:t>……………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AFDCB99" w14:textId="119C2D98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79" w:history="1">
        <w:r w:rsidRPr="00E46137">
          <w:rPr>
            <w:rStyle w:val="Hyperlink"/>
            <w:noProof/>
          </w:rPr>
          <w:t>2.1.2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</w:rPr>
          <w:t>……………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578A164" w14:textId="0A5CE572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0" w:history="1">
        <w:r w:rsidRPr="00E46137">
          <w:rPr>
            <w:rStyle w:val="Hyperlink"/>
            <w:noProof/>
            <w:lang w:val="id-ID"/>
          </w:rPr>
          <w:t>3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  <w:lang w:val="id-ID"/>
          </w:rPr>
          <w:t>PATOFISIOLOGI DAN ATAU PATOGENE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FD4806D" w14:textId="5240FAE9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81" w:history="1">
        <w:r w:rsidRPr="00E46137">
          <w:rPr>
            <w:rStyle w:val="Hyperlink"/>
            <w:noProof/>
            <w:lang w:val="id-ID"/>
          </w:rPr>
          <w:t>3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lang w:val="id-ID"/>
          </w:rPr>
          <w:t>..........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64F9C42" w14:textId="2FCE8BD1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2" w:history="1">
        <w:r w:rsidRPr="00E46137">
          <w:rPr>
            <w:rStyle w:val="Hyperlink"/>
            <w:noProof/>
          </w:rPr>
          <w:t>4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  <w:lang w:val="id-ID"/>
          </w:rPr>
          <w:t>PEMERIKSAAN FISI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372A4E78" w14:textId="007FDCD8" w:rsidR="00635B47" w:rsidRDefault="00635B47" w:rsidP="00775162">
      <w:pPr>
        <w:pStyle w:val="TOC2"/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83" w:history="1">
        <w:r w:rsidRPr="00E46137">
          <w:rPr>
            <w:rStyle w:val="Hyperlink"/>
            <w:noProof/>
          </w:rPr>
          <w:t>4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</w:rPr>
          <w:t>………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D1117CD" w14:textId="52AFC9EB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84" w:history="1">
        <w:r w:rsidRPr="00E46137">
          <w:rPr>
            <w:rStyle w:val="Hyperlink"/>
            <w:noProof/>
          </w:rPr>
          <w:t>4.1.1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</w:rPr>
          <w:t>……….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3CAF4E1" w14:textId="038FD10E" w:rsidR="00635B47" w:rsidRDefault="00635B47">
      <w:pPr>
        <w:pStyle w:val="TOC3"/>
        <w:tabs>
          <w:tab w:val="left" w:pos="1200"/>
          <w:tab w:val="right" w:leader="dot" w:pos="7921"/>
        </w:tabs>
        <w:rPr>
          <w:rFonts w:asciiTheme="minorHAnsi" w:eastAsiaTheme="minorEastAsia" w:hAnsiTheme="minorHAnsi" w:cstheme="minorBidi"/>
          <w:noProof/>
          <w:sz w:val="24"/>
          <w:szCs w:val="24"/>
        </w:rPr>
      </w:pPr>
      <w:hyperlink w:anchor="_Toc85311485" w:history="1">
        <w:r w:rsidRPr="00E46137">
          <w:rPr>
            <w:rStyle w:val="Hyperlink"/>
            <w:noProof/>
            <w:lang w:val="en-ID"/>
          </w:rPr>
          <w:t>4.1.2</w:t>
        </w:r>
        <w:r>
          <w:rPr>
            <w:rFonts w:asciiTheme="minorHAnsi" w:eastAsiaTheme="minorEastAsia" w:hAnsiTheme="minorHAnsi" w:cstheme="minorBidi"/>
            <w:noProof/>
            <w:sz w:val="24"/>
            <w:szCs w:val="24"/>
          </w:rPr>
          <w:tab/>
        </w:r>
        <w:r w:rsidRPr="00E46137">
          <w:rPr>
            <w:rStyle w:val="Hyperlink"/>
            <w:noProof/>
            <w:shd w:val="clear" w:color="auto" w:fill="F8F9FA"/>
            <w:lang w:val="en-ID"/>
          </w:rPr>
          <w:t>………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C213AAC" w14:textId="3CAE8C29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6" w:history="1">
        <w:r w:rsidRPr="00E46137">
          <w:rPr>
            <w:rStyle w:val="Hyperlink"/>
            <w:noProof/>
          </w:rPr>
          <w:t>5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PEMERIKSAAN LABORATORIUM DAN PENUNJA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1D4B7A6" w14:textId="55AAF2A0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7" w:history="1">
        <w:r w:rsidRPr="00E46137">
          <w:rPr>
            <w:rStyle w:val="Hyperlink"/>
            <w:noProof/>
          </w:rPr>
          <w:t>6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DIAGNO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589602A4" w14:textId="5904F870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8" w:history="1">
        <w:r w:rsidRPr="00E46137">
          <w:rPr>
            <w:rStyle w:val="Hyperlink"/>
            <w:noProof/>
          </w:rPr>
          <w:t>7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PENATALAKSANAA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DF03549" w14:textId="73B76350" w:rsidR="00635B47" w:rsidRDefault="00635B47">
      <w:pPr>
        <w:pStyle w:val="TOC1"/>
        <w:tabs>
          <w:tab w:val="left" w:pos="480"/>
        </w:tabs>
        <w:rPr>
          <w:rFonts w:asciiTheme="minorHAnsi" w:eastAsiaTheme="minorEastAsia" w:hAnsiTheme="minorHAnsi" w:cstheme="minorBidi"/>
          <w:b w:val="0"/>
          <w:noProof/>
        </w:rPr>
      </w:pPr>
      <w:hyperlink w:anchor="_Toc85311489" w:history="1">
        <w:r w:rsidRPr="00E46137">
          <w:rPr>
            <w:rStyle w:val="Hyperlink"/>
            <w:noProof/>
          </w:rPr>
          <w:t>8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PROGNO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5338E49F" w14:textId="17E6E542" w:rsidR="00635B47" w:rsidRDefault="00635B47">
      <w:pPr>
        <w:pStyle w:val="TOC1"/>
        <w:tabs>
          <w:tab w:val="left" w:pos="480"/>
        </w:tabs>
        <w:rPr>
          <w:rStyle w:val="Hyperlink"/>
          <w:noProof/>
        </w:rPr>
      </w:pPr>
      <w:hyperlink w:anchor="_Toc85311490" w:history="1">
        <w:r w:rsidRPr="00E46137">
          <w:rPr>
            <w:rStyle w:val="Hyperlink"/>
            <w:noProof/>
          </w:rPr>
          <w:t>9.</w:t>
        </w:r>
        <w:r>
          <w:rPr>
            <w:rFonts w:asciiTheme="minorHAnsi" w:eastAsiaTheme="minorEastAsia" w:hAnsiTheme="minorHAnsi" w:cstheme="minorBidi"/>
            <w:b w:val="0"/>
            <w:noProof/>
          </w:rPr>
          <w:tab/>
        </w:r>
        <w:r w:rsidRPr="00E46137">
          <w:rPr>
            <w:rStyle w:val="Hyperlink"/>
            <w:noProof/>
          </w:rPr>
          <w:t>PENCEGAHAN DAN EDUKAS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853114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FF5DF62" w14:textId="5B655174" w:rsidR="00635B47" w:rsidRPr="00635B47" w:rsidRDefault="00635B47" w:rsidP="00635B47">
      <w:pPr>
        <w:rPr>
          <w:rFonts w:ascii="Times New Roman" w:hAnsi="Times New Roman" w:cs="Times New Roman"/>
          <w:b/>
          <w:bCs/>
        </w:rPr>
      </w:pPr>
      <w:r w:rsidRPr="00635B47">
        <w:rPr>
          <w:rFonts w:ascii="Times New Roman" w:hAnsi="Times New Roman" w:cs="Times New Roman"/>
          <w:b/>
          <w:bCs/>
        </w:rPr>
        <w:t>DAFTAR PUSTAKA</w:t>
      </w:r>
      <w:r>
        <w:rPr>
          <w:rFonts w:ascii="Times New Roman" w:hAnsi="Times New Roman" w:cs="Times New Roman"/>
          <w:b/>
          <w:bCs/>
        </w:rPr>
        <w:t xml:space="preserve"> …………………………………………………………….</w:t>
      </w:r>
    </w:p>
    <w:p w14:paraId="3A02149B" w14:textId="11BAAD62" w:rsidR="00293006" w:rsidRDefault="00635B47" w:rsidP="00360370">
      <w:pPr>
        <w:jc w:val="center"/>
        <w:rPr>
          <w:rStyle w:val="Heading1Char"/>
        </w:rPr>
      </w:pPr>
      <w:r>
        <w:rPr>
          <w:rStyle w:val="Heading1Char"/>
        </w:rPr>
        <w:fldChar w:fldCharType="end"/>
      </w:r>
    </w:p>
    <w:p w14:paraId="7631E9DA" w14:textId="423B1BCB" w:rsidR="00293006" w:rsidRPr="000B4279" w:rsidRDefault="000B4279" w:rsidP="008804E7">
      <w:pPr>
        <w:pStyle w:val="Heading1"/>
        <w:numPr>
          <w:ilvl w:val="0"/>
          <w:numId w:val="0"/>
        </w:numPr>
        <w:tabs>
          <w:tab w:val="left" w:pos="284"/>
        </w:tabs>
      </w:pPr>
      <w:r>
        <w:rPr>
          <w:rStyle w:val="Heading1Char"/>
        </w:rPr>
        <w:br w:type="column"/>
      </w:r>
      <w:bookmarkStart w:id="9" w:name="_Toc437029120"/>
      <w:bookmarkStart w:id="10" w:name="_Toc85311469"/>
      <w:r w:rsidR="000B3668">
        <w:lastRenderedPageBreak/>
        <w:t>DAFTAR SINGKATAN</w:t>
      </w:r>
      <w:r w:rsidR="008804E7">
        <w:t xml:space="preserve"> </w:t>
      </w:r>
      <w:r w:rsidR="00865BBC">
        <w:t>/</w:t>
      </w:r>
      <w:r w:rsidR="008804E7">
        <w:t xml:space="preserve"> </w:t>
      </w:r>
      <w:r w:rsidR="00865BBC">
        <w:t>ISTILAH</w:t>
      </w:r>
      <w:bookmarkEnd w:id="9"/>
      <w:bookmarkEnd w:id="10"/>
    </w:p>
    <w:p w14:paraId="73E53DD0" w14:textId="77777777" w:rsidR="00293006" w:rsidRDefault="00293006" w:rsidP="00360370">
      <w:pPr>
        <w:jc w:val="center"/>
        <w:rPr>
          <w:rStyle w:val="Heading1Char"/>
        </w:rPr>
      </w:pPr>
    </w:p>
    <w:p w14:paraId="3C81566A" w14:textId="77777777" w:rsidR="00293006" w:rsidRDefault="00293006" w:rsidP="00360370">
      <w:pPr>
        <w:jc w:val="center"/>
        <w:rPr>
          <w:rStyle w:val="Heading1Char"/>
        </w:rPr>
      </w:pPr>
    </w:p>
    <w:p w14:paraId="48DCF21B" w14:textId="77777777" w:rsidR="00293006" w:rsidRDefault="00293006" w:rsidP="00360370">
      <w:pPr>
        <w:jc w:val="center"/>
        <w:rPr>
          <w:rStyle w:val="Heading1Char"/>
        </w:rPr>
      </w:pPr>
    </w:p>
    <w:p w14:paraId="5F40C83A" w14:textId="77777777" w:rsidR="00293006" w:rsidRDefault="00293006" w:rsidP="00360370">
      <w:pPr>
        <w:jc w:val="center"/>
        <w:rPr>
          <w:rStyle w:val="Heading1Char"/>
        </w:rPr>
      </w:pPr>
    </w:p>
    <w:p w14:paraId="534E51C7" w14:textId="77777777" w:rsidR="00293006" w:rsidRDefault="00293006" w:rsidP="00D75BE4">
      <w:pPr>
        <w:rPr>
          <w:rStyle w:val="Heading1Char"/>
        </w:rPr>
      </w:pPr>
    </w:p>
    <w:bookmarkEnd w:id="7"/>
    <w:p w14:paraId="7EA43108" w14:textId="77777777" w:rsidR="00293006" w:rsidRDefault="00293006" w:rsidP="00360370">
      <w:pPr>
        <w:rPr>
          <w:b/>
          <w:lang w:val="id-ID"/>
        </w:rPr>
        <w:sectPr w:rsidR="00293006" w:rsidSect="006C1D7C">
          <w:pgSz w:w="11900" w:h="16840"/>
          <w:pgMar w:top="1701" w:right="1701" w:bottom="1701" w:left="2268" w:header="709" w:footer="709" w:gutter="0"/>
          <w:pgNumType w:fmt="lowerRoman" w:start="1"/>
          <w:cols w:space="708"/>
          <w:docGrid w:linePitch="360"/>
        </w:sectPr>
      </w:pPr>
    </w:p>
    <w:p w14:paraId="7BF9F5C4" w14:textId="66FFCD8C" w:rsidR="007518DF" w:rsidRPr="007518DF" w:rsidRDefault="007518DF" w:rsidP="007518DF">
      <w:pPr>
        <w:pStyle w:val="Heading1"/>
        <w:ind w:left="0" w:firstLine="709"/>
        <w:rPr>
          <w:lang w:val="id-ID"/>
        </w:rPr>
      </w:pPr>
      <w:bookmarkStart w:id="11" w:name="_Toc437029121"/>
      <w:bookmarkStart w:id="12" w:name="_Toc85311470"/>
      <w:r>
        <w:rPr>
          <w:lang w:val="id-ID"/>
        </w:rPr>
        <w:lastRenderedPageBreak/>
        <w:t>PENDAHULUAN</w:t>
      </w:r>
      <w:bookmarkEnd w:id="11"/>
      <w:bookmarkEnd w:id="12"/>
    </w:p>
    <w:p w14:paraId="3F5655C4" w14:textId="63FB94E7" w:rsidR="002A5059" w:rsidRPr="008950C4" w:rsidRDefault="008804E7" w:rsidP="009234A6">
      <w:pPr>
        <w:pStyle w:val="Heading2"/>
        <w:rPr>
          <w:lang w:val="id-ID"/>
        </w:rPr>
      </w:pPr>
      <w:bookmarkStart w:id="13" w:name="_Hlk501177737"/>
      <w:bookmarkStart w:id="14" w:name="_Hlk501177771"/>
      <w:bookmarkStart w:id="15" w:name="_Toc85311471"/>
      <w:r>
        <w:rPr>
          <w:lang w:val="id-ID"/>
        </w:rPr>
        <w:t>....................</w:t>
      </w:r>
      <w:bookmarkEnd w:id="15"/>
    </w:p>
    <w:bookmarkEnd w:id="13"/>
    <w:bookmarkEnd w:id="14"/>
    <w:p w14:paraId="6E2519E4" w14:textId="77777777" w:rsidR="00360370" w:rsidRPr="008950C4" w:rsidRDefault="002805B0" w:rsidP="00360370">
      <w:pPr>
        <w:spacing w:after="0"/>
        <w:ind w:firstLine="576"/>
      </w:pPr>
      <w:r>
        <w:t>……..</w:t>
      </w:r>
    </w:p>
    <w:p w14:paraId="205F29EE" w14:textId="77777777" w:rsidR="00FB20C0" w:rsidRPr="008950C4" w:rsidRDefault="00FB20C0" w:rsidP="00360370">
      <w:pPr>
        <w:spacing w:after="0"/>
        <w:ind w:firstLine="576"/>
      </w:pPr>
    </w:p>
    <w:p w14:paraId="7DD84ABA" w14:textId="34A6C65E" w:rsidR="00591BBF" w:rsidRPr="008950C4" w:rsidRDefault="008804E7" w:rsidP="00360370">
      <w:pPr>
        <w:pStyle w:val="Heading2"/>
        <w:rPr>
          <w:lang w:val="id-ID"/>
        </w:rPr>
      </w:pPr>
      <w:bookmarkStart w:id="16" w:name="_Toc85311472"/>
      <w:r>
        <w:rPr>
          <w:lang w:val="id-ID"/>
        </w:rPr>
        <w:t>.................</w:t>
      </w:r>
      <w:bookmarkEnd w:id="16"/>
    </w:p>
    <w:p w14:paraId="6DB7B568" w14:textId="77777777" w:rsidR="00360370" w:rsidRPr="008950C4" w:rsidRDefault="002805B0" w:rsidP="00360370">
      <w:pPr>
        <w:ind w:firstLine="576"/>
      </w:pPr>
      <w:r>
        <w:t>………………</w:t>
      </w:r>
    </w:p>
    <w:p w14:paraId="3BB75017" w14:textId="00666E29" w:rsidR="00591BBF" w:rsidRPr="008950C4" w:rsidRDefault="008804E7" w:rsidP="00360370">
      <w:pPr>
        <w:pStyle w:val="Heading2"/>
        <w:rPr>
          <w:lang w:val="id-ID"/>
        </w:rPr>
      </w:pPr>
      <w:bookmarkStart w:id="17" w:name="_Toc85311473"/>
      <w:r>
        <w:rPr>
          <w:lang w:val="id-ID"/>
        </w:rPr>
        <w:t>..................</w:t>
      </w:r>
      <w:bookmarkEnd w:id="17"/>
    </w:p>
    <w:p w14:paraId="02885F32" w14:textId="2C0735EE" w:rsidR="00591BBF" w:rsidRPr="008950C4" w:rsidRDefault="008804E7" w:rsidP="00360370">
      <w:pPr>
        <w:pStyle w:val="Heading3"/>
        <w:rPr>
          <w:lang w:val="id-ID"/>
        </w:rPr>
      </w:pPr>
      <w:bookmarkStart w:id="18" w:name="_Toc85311474"/>
      <w:r>
        <w:rPr>
          <w:lang w:val="id-ID"/>
        </w:rPr>
        <w:t>..............</w:t>
      </w:r>
      <w:bookmarkEnd w:id="18"/>
      <w:r w:rsidR="00591BBF" w:rsidRPr="008950C4">
        <w:rPr>
          <w:lang w:val="id-ID"/>
        </w:rPr>
        <w:t xml:space="preserve"> </w:t>
      </w:r>
    </w:p>
    <w:p w14:paraId="44B8B6AA" w14:textId="77777777" w:rsidR="00591BBF" w:rsidRPr="008950C4" w:rsidRDefault="002805B0" w:rsidP="00591BBF">
      <w:r>
        <w:t>…………….</w:t>
      </w:r>
    </w:p>
    <w:p w14:paraId="7D4465C2" w14:textId="7897EB53" w:rsidR="00591BBF" w:rsidRPr="008950C4" w:rsidRDefault="008804E7" w:rsidP="00591BBF">
      <w:pPr>
        <w:pStyle w:val="Heading3"/>
        <w:rPr>
          <w:lang w:val="id-ID"/>
        </w:rPr>
      </w:pPr>
      <w:bookmarkStart w:id="19" w:name="_Toc85311475"/>
      <w:r>
        <w:rPr>
          <w:lang w:val="id-ID"/>
        </w:rPr>
        <w:t>...............</w:t>
      </w:r>
      <w:bookmarkEnd w:id="19"/>
    </w:p>
    <w:p w14:paraId="4400B7B1" w14:textId="77777777" w:rsidR="00EF79E4" w:rsidRPr="00CF23A9" w:rsidRDefault="002805B0" w:rsidP="00224591">
      <w:pPr>
        <w:ind w:left="450"/>
        <w:rPr>
          <w:lang w:val="id-ID"/>
        </w:rPr>
      </w:pPr>
      <w:r>
        <w:rPr>
          <w:lang w:val="en-AU"/>
        </w:rPr>
        <w:t>………………….</w:t>
      </w:r>
    </w:p>
    <w:p w14:paraId="6F34C6EA" w14:textId="772BD2E0" w:rsidR="00443221" w:rsidRDefault="00443221">
      <w:pPr>
        <w:spacing w:after="0" w:line="240" w:lineRule="auto"/>
        <w:jc w:val="left"/>
        <w:rPr>
          <w:lang w:val="id-ID"/>
        </w:rPr>
      </w:pPr>
    </w:p>
    <w:p w14:paraId="6745C1CD" w14:textId="7A28BAFF" w:rsidR="008804E7" w:rsidRDefault="008804E7">
      <w:pPr>
        <w:spacing w:after="0" w:line="240" w:lineRule="auto"/>
        <w:jc w:val="left"/>
        <w:rPr>
          <w:lang w:val="id-ID"/>
        </w:rPr>
      </w:pPr>
    </w:p>
    <w:p w14:paraId="079ACD90" w14:textId="58CCC9C7" w:rsidR="008804E7" w:rsidRDefault="008804E7">
      <w:pPr>
        <w:spacing w:after="0" w:line="240" w:lineRule="auto"/>
        <w:jc w:val="left"/>
        <w:rPr>
          <w:lang w:val="id-ID"/>
        </w:rPr>
      </w:pPr>
    </w:p>
    <w:p w14:paraId="4365C789" w14:textId="32A4B05B" w:rsidR="008804E7" w:rsidRDefault="008804E7">
      <w:pPr>
        <w:spacing w:after="0" w:line="240" w:lineRule="auto"/>
        <w:jc w:val="left"/>
        <w:rPr>
          <w:lang w:val="id-ID"/>
        </w:rPr>
      </w:pPr>
    </w:p>
    <w:p w14:paraId="730E67E0" w14:textId="0AB3EDE5" w:rsidR="008804E7" w:rsidRDefault="008804E7">
      <w:pPr>
        <w:spacing w:after="0" w:line="240" w:lineRule="auto"/>
        <w:jc w:val="left"/>
        <w:rPr>
          <w:lang w:val="id-ID"/>
        </w:rPr>
      </w:pPr>
    </w:p>
    <w:p w14:paraId="33BA24DD" w14:textId="77777777" w:rsidR="008804E7" w:rsidRDefault="008804E7">
      <w:pPr>
        <w:spacing w:after="0" w:line="240" w:lineRule="auto"/>
        <w:jc w:val="left"/>
        <w:rPr>
          <w:lang w:val="id-ID"/>
        </w:rPr>
      </w:pPr>
    </w:p>
    <w:p w14:paraId="56BFEB6E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1BB7AE82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70AE7901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70651C03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71F09AA5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36699A03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0C46387D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7CF1CD40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635C1924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5F3D74E2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53B9F724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204AEF48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75CA5067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6D7B88E9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37403879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35C34E1A" w14:textId="77777777" w:rsidR="00714850" w:rsidRDefault="00714850">
      <w:pPr>
        <w:spacing w:after="0" w:line="240" w:lineRule="auto"/>
        <w:jc w:val="left"/>
        <w:rPr>
          <w:lang w:val="id-ID"/>
        </w:rPr>
      </w:pPr>
    </w:p>
    <w:p w14:paraId="2098149D" w14:textId="77777777" w:rsidR="004038DC" w:rsidRPr="008950C4" w:rsidRDefault="004038DC">
      <w:pPr>
        <w:spacing w:after="0" w:line="240" w:lineRule="auto"/>
        <w:jc w:val="left"/>
        <w:rPr>
          <w:lang w:val="id-ID"/>
        </w:rPr>
      </w:pPr>
    </w:p>
    <w:p w14:paraId="055B845C" w14:textId="4FF98AFC" w:rsidR="00443221" w:rsidRPr="00BB67D3" w:rsidRDefault="00F42F7D" w:rsidP="00BB67D3">
      <w:pPr>
        <w:pStyle w:val="Heading1"/>
        <w:ind w:left="0" w:firstLine="288"/>
      </w:pPr>
      <w:bookmarkStart w:id="20" w:name="_Toc85311476"/>
      <w:r>
        <w:lastRenderedPageBreak/>
        <w:t>GEJALA KLINIS</w:t>
      </w:r>
      <w:bookmarkEnd w:id="20"/>
    </w:p>
    <w:p w14:paraId="22F16F2D" w14:textId="77777777" w:rsidR="00443221" w:rsidRPr="008950C4" w:rsidRDefault="00443221" w:rsidP="00443221">
      <w:pPr>
        <w:ind w:firstLine="720"/>
        <w:rPr>
          <w:b/>
          <w:lang w:val="id-ID"/>
        </w:rPr>
      </w:pPr>
    </w:p>
    <w:p w14:paraId="2342DC34" w14:textId="77777777" w:rsidR="00443221" w:rsidRDefault="002805B0" w:rsidP="00337F04">
      <w:pPr>
        <w:pStyle w:val="Heading2"/>
      </w:pPr>
      <w:bookmarkStart w:id="21" w:name="_Toc85311477"/>
      <w:r>
        <w:t>………</w:t>
      </w:r>
      <w:bookmarkEnd w:id="21"/>
    </w:p>
    <w:p w14:paraId="57067BF9" w14:textId="77777777" w:rsidR="00245599" w:rsidRDefault="002805B0" w:rsidP="00224591">
      <w:pPr>
        <w:pStyle w:val="ListParagraph"/>
      </w:pPr>
      <w:r>
        <w:t>……………..</w:t>
      </w:r>
    </w:p>
    <w:p w14:paraId="2ECEEB6E" w14:textId="77777777" w:rsidR="00C673F6" w:rsidRPr="008950C4" w:rsidRDefault="002805B0" w:rsidP="00C673F6">
      <w:pPr>
        <w:pStyle w:val="Heading3"/>
      </w:pPr>
      <w:bookmarkStart w:id="22" w:name="_Toc85311478"/>
      <w:r>
        <w:t>……………..</w:t>
      </w:r>
      <w:bookmarkEnd w:id="22"/>
    </w:p>
    <w:p w14:paraId="532AAAFC" w14:textId="77777777" w:rsidR="003542A4" w:rsidRPr="008950C4" w:rsidRDefault="002805B0" w:rsidP="003542A4">
      <w:pPr>
        <w:ind w:firstLine="576"/>
      </w:pPr>
      <w:r>
        <w:t>……………..</w:t>
      </w:r>
    </w:p>
    <w:p w14:paraId="26EE5F17" w14:textId="77777777" w:rsidR="006B6E88" w:rsidRPr="008950C4" w:rsidRDefault="002805B0" w:rsidP="006B6E88">
      <w:pPr>
        <w:pStyle w:val="Heading3"/>
      </w:pPr>
      <w:bookmarkStart w:id="23" w:name="_Toc85311479"/>
      <w:r>
        <w:t>……………..</w:t>
      </w:r>
      <w:bookmarkEnd w:id="23"/>
    </w:p>
    <w:p w14:paraId="21C2AB28" w14:textId="77777777" w:rsidR="00F63AF2" w:rsidRDefault="00F63AF2" w:rsidP="00324AE8"/>
    <w:p w14:paraId="442CE10B" w14:textId="77777777" w:rsidR="00037D8A" w:rsidRPr="00037D8A" w:rsidRDefault="00037D8A" w:rsidP="00F63AF2">
      <w:pPr>
        <w:rPr>
          <w:lang w:val="en-ID"/>
        </w:rPr>
      </w:pPr>
    </w:p>
    <w:p w14:paraId="2CB6C84C" w14:textId="77777777" w:rsidR="00835391" w:rsidRDefault="00835391" w:rsidP="00FA73FD">
      <w:pPr>
        <w:rPr>
          <w:lang w:val="id-ID"/>
        </w:rPr>
      </w:pPr>
    </w:p>
    <w:p w14:paraId="7B2ED9D5" w14:textId="77777777" w:rsidR="00835391" w:rsidRDefault="00835391" w:rsidP="00FA73FD">
      <w:pPr>
        <w:rPr>
          <w:lang w:val="id-ID"/>
        </w:rPr>
      </w:pPr>
    </w:p>
    <w:p w14:paraId="4F67B27E" w14:textId="77777777" w:rsidR="00835391" w:rsidRDefault="00835391" w:rsidP="00FA73FD">
      <w:pPr>
        <w:rPr>
          <w:lang w:val="id-ID"/>
        </w:rPr>
      </w:pPr>
    </w:p>
    <w:p w14:paraId="58377E30" w14:textId="77777777" w:rsidR="00835391" w:rsidRDefault="00835391" w:rsidP="00FA73FD">
      <w:pPr>
        <w:rPr>
          <w:lang w:val="id-ID"/>
        </w:rPr>
      </w:pPr>
    </w:p>
    <w:p w14:paraId="63F0DF49" w14:textId="77777777" w:rsidR="00835391" w:rsidRDefault="00835391" w:rsidP="00FA73FD">
      <w:pPr>
        <w:rPr>
          <w:lang w:val="id-ID"/>
        </w:rPr>
      </w:pPr>
    </w:p>
    <w:p w14:paraId="2AB2EA48" w14:textId="77777777" w:rsidR="00835391" w:rsidRDefault="00835391" w:rsidP="00FA73FD">
      <w:pPr>
        <w:rPr>
          <w:lang w:val="id-ID"/>
        </w:rPr>
      </w:pPr>
    </w:p>
    <w:p w14:paraId="2CD2A22D" w14:textId="77777777" w:rsidR="00835391" w:rsidRDefault="00835391" w:rsidP="00FA73FD">
      <w:pPr>
        <w:rPr>
          <w:lang w:val="id-ID"/>
        </w:rPr>
      </w:pPr>
    </w:p>
    <w:p w14:paraId="27A45FE8" w14:textId="2CF47D96" w:rsidR="00835391" w:rsidRDefault="00835391" w:rsidP="00FA73FD">
      <w:pPr>
        <w:rPr>
          <w:lang w:val="id-ID"/>
        </w:rPr>
      </w:pPr>
    </w:p>
    <w:p w14:paraId="3A82BFA8" w14:textId="44FF538B" w:rsidR="00F42F7D" w:rsidRDefault="00F42F7D" w:rsidP="00FA73FD">
      <w:pPr>
        <w:rPr>
          <w:lang w:val="id-ID"/>
        </w:rPr>
      </w:pPr>
    </w:p>
    <w:p w14:paraId="1234C83A" w14:textId="0DF20C8D" w:rsidR="00F42F7D" w:rsidRDefault="00F42F7D" w:rsidP="00FA73FD">
      <w:pPr>
        <w:rPr>
          <w:lang w:val="id-ID"/>
        </w:rPr>
      </w:pPr>
    </w:p>
    <w:p w14:paraId="19D82889" w14:textId="1497C2CC" w:rsidR="00F42F7D" w:rsidRDefault="00F42F7D" w:rsidP="00FA73FD">
      <w:pPr>
        <w:rPr>
          <w:lang w:val="id-ID"/>
        </w:rPr>
      </w:pPr>
    </w:p>
    <w:p w14:paraId="1D18DA56" w14:textId="5D7CE0FE" w:rsidR="00F42F7D" w:rsidRDefault="00F42F7D" w:rsidP="00FA73FD">
      <w:pPr>
        <w:rPr>
          <w:lang w:val="id-ID"/>
        </w:rPr>
      </w:pPr>
    </w:p>
    <w:p w14:paraId="1AD0629E" w14:textId="476401EB" w:rsidR="00F42F7D" w:rsidRDefault="00F42F7D" w:rsidP="00FA73FD">
      <w:pPr>
        <w:rPr>
          <w:lang w:val="id-ID"/>
        </w:rPr>
      </w:pPr>
    </w:p>
    <w:p w14:paraId="5AF44795" w14:textId="77777777" w:rsidR="00F42F7D" w:rsidRPr="008950C4" w:rsidRDefault="00F42F7D" w:rsidP="00FA73FD">
      <w:pPr>
        <w:rPr>
          <w:lang w:val="id-ID"/>
        </w:rPr>
      </w:pPr>
    </w:p>
    <w:p w14:paraId="68000CAA" w14:textId="7A123C5A" w:rsidR="00443221" w:rsidRPr="00BB67D3" w:rsidRDefault="00F42F7D" w:rsidP="00BB67D3">
      <w:pPr>
        <w:pStyle w:val="Heading1"/>
        <w:rPr>
          <w:lang w:val="id-ID"/>
        </w:rPr>
      </w:pPr>
      <w:bookmarkStart w:id="24" w:name="_Toc85311480"/>
      <w:r>
        <w:rPr>
          <w:lang w:val="id-ID"/>
        </w:rPr>
        <w:lastRenderedPageBreak/>
        <w:t>PATOFISIOLOGI DAN ATAU PATOGENESIS</w:t>
      </w:r>
      <w:bookmarkEnd w:id="24"/>
    </w:p>
    <w:p w14:paraId="64F2B73D" w14:textId="2BD093C3" w:rsidR="00443221" w:rsidRDefault="009006AF" w:rsidP="009D17B2">
      <w:pPr>
        <w:pStyle w:val="Heading2"/>
        <w:rPr>
          <w:lang w:val="id-ID"/>
        </w:rPr>
      </w:pPr>
      <w:bookmarkStart w:id="25" w:name="_Toc85311481"/>
      <w:r>
        <w:rPr>
          <w:lang w:val="id-ID"/>
        </w:rPr>
        <w:t>............</w:t>
      </w:r>
      <w:bookmarkEnd w:id="25"/>
      <w:r w:rsidR="00443221" w:rsidRPr="008950C4">
        <w:rPr>
          <w:lang w:val="id-ID"/>
        </w:rPr>
        <w:t xml:space="preserve"> </w:t>
      </w:r>
    </w:p>
    <w:p w14:paraId="4E6C8510" w14:textId="7994EC4B" w:rsidR="002805B0" w:rsidRPr="00224591" w:rsidRDefault="002805B0" w:rsidP="00224591">
      <w:pPr>
        <w:rPr>
          <w:lang w:val="en-AU"/>
        </w:rPr>
      </w:pPr>
    </w:p>
    <w:p w14:paraId="343991DA" w14:textId="77777777" w:rsidR="000F31A9" w:rsidRPr="002C140A" w:rsidRDefault="000F31A9" w:rsidP="000F31A9">
      <w:pPr>
        <w:rPr>
          <w:lang w:val="id-ID"/>
        </w:rPr>
      </w:pPr>
    </w:p>
    <w:p w14:paraId="23EBB46F" w14:textId="77777777" w:rsidR="00D56357" w:rsidRDefault="00D56357" w:rsidP="0082326A">
      <w:pPr>
        <w:ind w:left="576"/>
      </w:pPr>
    </w:p>
    <w:p w14:paraId="2475C5A4" w14:textId="77777777" w:rsidR="00D56357" w:rsidRDefault="00D56357" w:rsidP="0082326A">
      <w:pPr>
        <w:ind w:left="576"/>
      </w:pPr>
    </w:p>
    <w:p w14:paraId="552BEAB6" w14:textId="77777777" w:rsidR="00D56357" w:rsidRDefault="00D56357" w:rsidP="0082326A">
      <w:pPr>
        <w:ind w:left="576"/>
      </w:pPr>
    </w:p>
    <w:p w14:paraId="10D8228F" w14:textId="77777777" w:rsidR="00D56357" w:rsidRDefault="00D56357" w:rsidP="0082326A">
      <w:pPr>
        <w:ind w:left="576"/>
      </w:pPr>
    </w:p>
    <w:p w14:paraId="4EB284A4" w14:textId="77777777" w:rsidR="00D56357" w:rsidRDefault="00D56357" w:rsidP="0082326A">
      <w:pPr>
        <w:ind w:left="576"/>
      </w:pPr>
    </w:p>
    <w:p w14:paraId="3197665D" w14:textId="77777777" w:rsidR="00D56357" w:rsidRDefault="00D56357" w:rsidP="0082326A">
      <w:pPr>
        <w:ind w:left="576"/>
      </w:pPr>
    </w:p>
    <w:p w14:paraId="183ECF03" w14:textId="77777777" w:rsidR="00D56357" w:rsidRDefault="00D56357" w:rsidP="0082326A">
      <w:pPr>
        <w:ind w:left="576"/>
      </w:pPr>
    </w:p>
    <w:p w14:paraId="3C9855AB" w14:textId="77777777" w:rsidR="00D56357" w:rsidRDefault="00D56357" w:rsidP="0082326A">
      <w:pPr>
        <w:ind w:left="576"/>
      </w:pPr>
    </w:p>
    <w:p w14:paraId="3B1B6813" w14:textId="76F6529C" w:rsidR="00D56357" w:rsidRDefault="00D56357" w:rsidP="00224591"/>
    <w:p w14:paraId="62CC2374" w14:textId="4C7911DA" w:rsidR="00393B5C" w:rsidRDefault="00393B5C" w:rsidP="00224591"/>
    <w:p w14:paraId="5BAEA392" w14:textId="55C60DE6" w:rsidR="00393B5C" w:rsidRDefault="00393B5C" w:rsidP="00224591"/>
    <w:p w14:paraId="2A10260B" w14:textId="489046A4" w:rsidR="00393B5C" w:rsidRDefault="00393B5C" w:rsidP="00224591"/>
    <w:p w14:paraId="61F2E8D4" w14:textId="3EDAF265" w:rsidR="00393B5C" w:rsidRDefault="00393B5C" w:rsidP="00224591"/>
    <w:p w14:paraId="7091DD50" w14:textId="26E430FD" w:rsidR="00393B5C" w:rsidRDefault="00393B5C" w:rsidP="00224591"/>
    <w:p w14:paraId="1B38152E" w14:textId="51915330" w:rsidR="00393B5C" w:rsidRDefault="00393B5C" w:rsidP="00224591"/>
    <w:p w14:paraId="4F312B3C" w14:textId="2C546B9F" w:rsidR="00393B5C" w:rsidRDefault="00393B5C" w:rsidP="00224591"/>
    <w:p w14:paraId="3DB18FE6" w14:textId="5FEA3BED" w:rsidR="00393B5C" w:rsidRDefault="00393B5C" w:rsidP="00224591"/>
    <w:p w14:paraId="61BF12A9" w14:textId="77777777" w:rsidR="00393B5C" w:rsidRPr="0082326A" w:rsidRDefault="00393B5C" w:rsidP="00224591"/>
    <w:p w14:paraId="25746A69" w14:textId="6139E8D0" w:rsidR="00443221" w:rsidRPr="00BB67D3" w:rsidRDefault="00443221" w:rsidP="00BB67D3">
      <w:pPr>
        <w:pStyle w:val="Heading1"/>
        <w:ind w:left="0" w:firstLine="709"/>
      </w:pPr>
      <w:r w:rsidRPr="008950C4">
        <w:lastRenderedPageBreak/>
        <w:t xml:space="preserve"> </w:t>
      </w:r>
      <w:bookmarkStart w:id="26" w:name="_Toc85311482"/>
      <w:r w:rsidR="00393B5C">
        <w:rPr>
          <w:lang w:val="id-ID"/>
        </w:rPr>
        <w:t>PEMERIKSAAN FISIK</w:t>
      </w:r>
      <w:bookmarkEnd w:id="26"/>
    </w:p>
    <w:p w14:paraId="7E22F8E3" w14:textId="77777777" w:rsidR="00443221" w:rsidRPr="008950C4" w:rsidRDefault="00443221" w:rsidP="00443221">
      <w:pPr>
        <w:rPr>
          <w:lang w:val="id-ID"/>
        </w:rPr>
      </w:pPr>
    </w:p>
    <w:p w14:paraId="1EB305E4" w14:textId="02D9D589" w:rsidR="00443221" w:rsidRDefault="00393B5C" w:rsidP="009D17B2">
      <w:pPr>
        <w:pStyle w:val="Heading2"/>
      </w:pPr>
      <w:bookmarkStart w:id="27" w:name="_Toc85311483"/>
      <w:r>
        <w:t>……….</w:t>
      </w:r>
      <w:bookmarkEnd w:id="27"/>
    </w:p>
    <w:p w14:paraId="54F5C52F" w14:textId="0DBE6F07" w:rsidR="001E606A" w:rsidRDefault="00393B5C" w:rsidP="001E606A">
      <w:pPr>
        <w:pStyle w:val="Heading3"/>
      </w:pPr>
      <w:bookmarkStart w:id="28" w:name="_Toc85311484"/>
      <w:r>
        <w:t>………..</w:t>
      </w:r>
      <w:bookmarkEnd w:id="28"/>
    </w:p>
    <w:p w14:paraId="739A6F3E" w14:textId="77777777" w:rsidR="00FE7B3B" w:rsidRDefault="002805B0" w:rsidP="00FE7B3B">
      <w:pPr>
        <w:ind w:firstLine="720"/>
      </w:pPr>
      <w:r>
        <w:t>……………..</w:t>
      </w:r>
    </w:p>
    <w:p w14:paraId="06AA8F32" w14:textId="1A831E1F" w:rsidR="00FE7B3B" w:rsidRPr="00FE7B3B" w:rsidRDefault="00393B5C" w:rsidP="00FE7B3B">
      <w:pPr>
        <w:pStyle w:val="Heading3"/>
        <w:rPr>
          <w:shd w:val="clear" w:color="auto" w:fill="F8F9FA"/>
          <w:lang w:val="en-ID"/>
        </w:rPr>
      </w:pPr>
      <w:bookmarkStart w:id="29" w:name="_Toc85311485"/>
      <w:r>
        <w:rPr>
          <w:shd w:val="clear" w:color="auto" w:fill="F8F9FA"/>
          <w:lang w:val="en-ID"/>
        </w:rPr>
        <w:t>……….</w:t>
      </w:r>
      <w:bookmarkEnd w:id="29"/>
    </w:p>
    <w:p w14:paraId="58441368" w14:textId="77777777" w:rsidR="00443221" w:rsidRPr="008950C4" w:rsidRDefault="002805B0" w:rsidP="00885752">
      <w:pPr>
        <w:ind w:firstLine="576"/>
      </w:pPr>
      <w:bookmarkStart w:id="30" w:name="_Toc458543566"/>
      <w:bookmarkStart w:id="31" w:name="_Toc461459209"/>
      <w:bookmarkStart w:id="32" w:name="_Toc473320290"/>
      <w:bookmarkStart w:id="33" w:name="_Toc519493725"/>
      <w:r>
        <w:t>…………….</w:t>
      </w:r>
    </w:p>
    <w:bookmarkEnd w:id="30"/>
    <w:bookmarkEnd w:id="31"/>
    <w:bookmarkEnd w:id="32"/>
    <w:bookmarkEnd w:id="33"/>
    <w:p w14:paraId="1A24C20D" w14:textId="77777777" w:rsidR="001349BE" w:rsidRDefault="001349BE" w:rsidP="00224591"/>
    <w:p w14:paraId="0F353A94" w14:textId="77777777" w:rsidR="001349BE" w:rsidRPr="001349BE" w:rsidRDefault="001349BE" w:rsidP="00224591"/>
    <w:p w14:paraId="784F1343" w14:textId="77777777" w:rsidR="006B26FF" w:rsidRPr="008950C4" w:rsidRDefault="006B26FF">
      <w:pPr>
        <w:spacing w:after="0" w:line="240" w:lineRule="auto"/>
        <w:jc w:val="left"/>
      </w:pPr>
    </w:p>
    <w:p w14:paraId="0CA2D945" w14:textId="142B82FB" w:rsidR="00896EF8" w:rsidRPr="00497BAF" w:rsidRDefault="00DB72E7" w:rsidP="00F42F7D">
      <w:pPr>
        <w:pStyle w:val="Heading1"/>
      </w:pPr>
      <w:r>
        <w:br w:type="column"/>
      </w:r>
      <w:r w:rsidR="00F42F7D">
        <w:lastRenderedPageBreak/>
        <w:t xml:space="preserve"> </w:t>
      </w:r>
      <w:bookmarkStart w:id="34" w:name="_Toc85311486"/>
      <w:r w:rsidR="00393B5C">
        <w:t xml:space="preserve">PEMERIKSAAN </w:t>
      </w:r>
      <w:r w:rsidR="00F42F7D">
        <w:t xml:space="preserve">LABORATORIUM DAN </w:t>
      </w:r>
      <w:r w:rsidR="00393B5C">
        <w:t>PENUNJANG</w:t>
      </w:r>
      <w:bookmarkEnd w:id="34"/>
    </w:p>
    <w:p w14:paraId="5E75DD25" w14:textId="77777777" w:rsidR="00754130" w:rsidRPr="00754130" w:rsidRDefault="00754130" w:rsidP="00754130"/>
    <w:p w14:paraId="6AB1AD4E" w14:textId="77777777" w:rsidR="007855C9" w:rsidRPr="00421D19" w:rsidRDefault="007855C9" w:rsidP="00421D19">
      <w:pPr>
        <w:ind w:left="576"/>
      </w:pPr>
    </w:p>
    <w:p w14:paraId="3D527383" w14:textId="77777777" w:rsidR="00601C36" w:rsidRPr="00ED17E7" w:rsidRDefault="00601C36" w:rsidP="00601C36">
      <w:pPr>
        <w:ind w:firstLine="567"/>
      </w:pPr>
    </w:p>
    <w:p w14:paraId="1F262AD4" w14:textId="77777777" w:rsidR="00BF01F7" w:rsidRDefault="00BF01F7" w:rsidP="00BB20E7">
      <w:pPr>
        <w:ind w:firstLine="567"/>
      </w:pPr>
    </w:p>
    <w:p w14:paraId="1645D060" w14:textId="77777777" w:rsidR="00FB5FD8" w:rsidRDefault="00FB5FD8" w:rsidP="00BB20E7">
      <w:pPr>
        <w:ind w:firstLine="567"/>
      </w:pPr>
    </w:p>
    <w:p w14:paraId="0F579FAF" w14:textId="77777777" w:rsidR="00BB20E7" w:rsidRDefault="00BB20E7" w:rsidP="00876331">
      <w:pPr>
        <w:ind w:firstLine="567"/>
      </w:pPr>
    </w:p>
    <w:p w14:paraId="2F95C7E1" w14:textId="77777777" w:rsidR="00876331" w:rsidRPr="00497BAF" w:rsidRDefault="00876331" w:rsidP="00876331">
      <w:pPr>
        <w:ind w:firstLine="567"/>
      </w:pPr>
    </w:p>
    <w:p w14:paraId="2021CB45" w14:textId="61457927" w:rsidR="00681A7A" w:rsidRDefault="00AA59BB" w:rsidP="00F42F7D">
      <w:pPr>
        <w:pStyle w:val="Heading1"/>
      </w:pPr>
      <w:r>
        <w:br w:type="column"/>
      </w:r>
      <w:bookmarkStart w:id="35" w:name="_Toc85311487"/>
      <w:r w:rsidR="0008214D">
        <w:t>DIAGNOSIS</w:t>
      </w:r>
      <w:bookmarkEnd w:id="35"/>
    </w:p>
    <w:p w14:paraId="323674E8" w14:textId="6E2FAA71" w:rsidR="0008214D" w:rsidRDefault="0008214D" w:rsidP="0008214D"/>
    <w:p w14:paraId="35AA99CD" w14:textId="6CDB24E9" w:rsidR="0008214D" w:rsidRDefault="0008214D" w:rsidP="0008214D"/>
    <w:p w14:paraId="2E23FDE0" w14:textId="35CF3E56" w:rsidR="0008214D" w:rsidRDefault="0008214D" w:rsidP="0008214D"/>
    <w:p w14:paraId="6A97396A" w14:textId="46827EFC" w:rsidR="0008214D" w:rsidRDefault="0008214D" w:rsidP="0008214D"/>
    <w:p w14:paraId="174E5D78" w14:textId="346488DB" w:rsidR="0008214D" w:rsidRDefault="0008214D" w:rsidP="0008214D"/>
    <w:p w14:paraId="0FE2FF3F" w14:textId="1266C485" w:rsidR="0008214D" w:rsidRDefault="0008214D" w:rsidP="0008214D"/>
    <w:p w14:paraId="0B8DD160" w14:textId="5AA6060C" w:rsidR="0008214D" w:rsidRDefault="0008214D" w:rsidP="0008214D"/>
    <w:p w14:paraId="2E42E0B6" w14:textId="56B3849A" w:rsidR="0008214D" w:rsidRDefault="0008214D" w:rsidP="0008214D"/>
    <w:p w14:paraId="3FF2E3A8" w14:textId="64148A75" w:rsidR="0008214D" w:rsidRDefault="0008214D" w:rsidP="0008214D"/>
    <w:p w14:paraId="03108FF6" w14:textId="2D6F8199" w:rsidR="0008214D" w:rsidRDefault="0008214D" w:rsidP="0008214D"/>
    <w:p w14:paraId="29CB8B06" w14:textId="00A137C1" w:rsidR="0008214D" w:rsidRDefault="0008214D" w:rsidP="0008214D"/>
    <w:p w14:paraId="43E4A108" w14:textId="35029968" w:rsidR="0008214D" w:rsidRDefault="0008214D" w:rsidP="0008214D"/>
    <w:p w14:paraId="3FC4067E" w14:textId="5E39F633" w:rsidR="0008214D" w:rsidRDefault="0008214D" w:rsidP="0008214D"/>
    <w:p w14:paraId="70A6E7FA" w14:textId="4E1E5FC6" w:rsidR="0008214D" w:rsidRDefault="0008214D" w:rsidP="0008214D"/>
    <w:p w14:paraId="7E4D15CE" w14:textId="6E4A68BC" w:rsidR="0008214D" w:rsidRDefault="0008214D" w:rsidP="0008214D"/>
    <w:p w14:paraId="37A0D987" w14:textId="30C5D2CE" w:rsidR="0008214D" w:rsidRDefault="0008214D" w:rsidP="0008214D"/>
    <w:p w14:paraId="3034FC9B" w14:textId="7BCBA2FE" w:rsidR="0008214D" w:rsidRDefault="0008214D" w:rsidP="0008214D"/>
    <w:p w14:paraId="4E38DE90" w14:textId="76BF108D" w:rsidR="0008214D" w:rsidRDefault="0008214D" w:rsidP="0008214D"/>
    <w:p w14:paraId="1AEAF40D" w14:textId="42A14FE5" w:rsidR="0008214D" w:rsidRDefault="0008214D" w:rsidP="0008214D"/>
    <w:p w14:paraId="4182CE5F" w14:textId="5233E59B" w:rsidR="0008214D" w:rsidRDefault="0008214D" w:rsidP="0008214D"/>
    <w:p w14:paraId="2BFC5602" w14:textId="2064AF23" w:rsidR="0008214D" w:rsidRDefault="0008214D" w:rsidP="0008214D"/>
    <w:p w14:paraId="519F8BB5" w14:textId="4145A79B" w:rsidR="0008214D" w:rsidRDefault="0008214D" w:rsidP="00F42F7D">
      <w:pPr>
        <w:pStyle w:val="Heading1"/>
      </w:pPr>
      <w:bookmarkStart w:id="36" w:name="_Toc85311488"/>
      <w:r>
        <w:lastRenderedPageBreak/>
        <w:t>PENATALAKSANAAN</w:t>
      </w:r>
      <w:bookmarkEnd w:id="36"/>
    </w:p>
    <w:p w14:paraId="283BC85E" w14:textId="77777777" w:rsidR="00F42F7D" w:rsidRPr="00F42F7D" w:rsidRDefault="00F42F7D" w:rsidP="00F42F7D"/>
    <w:p w14:paraId="5F30F71B" w14:textId="7484C2F6" w:rsidR="0008214D" w:rsidRDefault="0008214D" w:rsidP="0008214D"/>
    <w:p w14:paraId="243856BF" w14:textId="77777777" w:rsidR="0008214D" w:rsidRPr="0008214D" w:rsidRDefault="0008214D" w:rsidP="0008214D"/>
    <w:p w14:paraId="54204326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0C4171C6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02E81DC4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0244628F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6A90A977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1803891A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17F492E8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52F14C03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60EF035B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32109977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3AA4F2C8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3203C878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4F472BBD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7595AFA6" w14:textId="77777777" w:rsidR="00F42F7D" w:rsidRDefault="00F42F7D" w:rsidP="00224591">
      <w:pPr>
        <w:widowControl w:val="0"/>
        <w:autoSpaceDE w:val="0"/>
        <w:autoSpaceDN w:val="0"/>
        <w:adjustRightInd w:val="0"/>
        <w:spacing w:before="240"/>
        <w:ind w:firstLine="576"/>
      </w:pPr>
    </w:p>
    <w:p w14:paraId="4B7FE950" w14:textId="7865D47D" w:rsidR="00120C4F" w:rsidRPr="00120C4F" w:rsidRDefault="000B02C7" w:rsidP="00224591">
      <w:pPr>
        <w:widowControl w:val="0"/>
        <w:autoSpaceDE w:val="0"/>
        <w:autoSpaceDN w:val="0"/>
        <w:adjustRightInd w:val="0"/>
        <w:spacing w:before="240"/>
        <w:ind w:firstLine="576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05267456" w14:textId="77777777" w:rsidR="005A2256" w:rsidRDefault="000B02C7" w:rsidP="00120C4F">
      <w:pPr>
        <w:widowControl w:val="0"/>
        <w:autoSpaceDE w:val="0"/>
        <w:autoSpaceDN w:val="0"/>
        <w:adjustRightInd w:val="0"/>
        <w:spacing w:before="240"/>
      </w:pPr>
      <w:r>
        <w:fldChar w:fldCharType="end"/>
      </w:r>
    </w:p>
    <w:p w14:paraId="600B9042" w14:textId="0D8B2528" w:rsidR="00F42F7D" w:rsidRDefault="00F42F7D" w:rsidP="008D6ADA">
      <w:pPr>
        <w:pStyle w:val="Heading1"/>
      </w:pPr>
      <w:bookmarkStart w:id="37" w:name="_Toc85311489"/>
      <w:r>
        <w:lastRenderedPageBreak/>
        <w:t>PROGNOSIS</w:t>
      </w:r>
      <w:bookmarkEnd w:id="37"/>
    </w:p>
    <w:p w14:paraId="2E1D23E8" w14:textId="2EF753D9" w:rsidR="00F42F7D" w:rsidRDefault="00F42F7D" w:rsidP="00F42F7D"/>
    <w:p w14:paraId="61587A21" w14:textId="1A523D13" w:rsidR="00F42F7D" w:rsidRDefault="00F42F7D" w:rsidP="00F42F7D"/>
    <w:p w14:paraId="5FFDC9C2" w14:textId="2631F8BC" w:rsidR="00F42F7D" w:rsidRDefault="00F42F7D" w:rsidP="00F42F7D"/>
    <w:p w14:paraId="6620154B" w14:textId="77DDC5A5" w:rsidR="00F42F7D" w:rsidRDefault="00F42F7D" w:rsidP="00F42F7D"/>
    <w:p w14:paraId="11F43E42" w14:textId="6205326E" w:rsidR="00F42F7D" w:rsidRDefault="00F42F7D" w:rsidP="00F42F7D"/>
    <w:p w14:paraId="7C6C9899" w14:textId="6D272256" w:rsidR="00F42F7D" w:rsidRDefault="00F42F7D" w:rsidP="00F42F7D"/>
    <w:p w14:paraId="115D27B8" w14:textId="3DC975AA" w:rsidR="00F42F7D" w:rsidRDefault="00F42F7D" w:rsidP="00F42F7D"/>
    <w:p w14:paraId="74B3E0F5" w14:textId="33CA0DEB" w:rsidR="00F42F7D" w:rsidRDefault="00F42F7D" w:rsidP="00F42F7D"/>
    <w:p w14:paraId="6984AE09" w14:textId="22157BEB" w:rsidR="00F42F7D" w:rsidRDefault="00F42F7D" w:rsidP="00F42F7D"/>
    <w:p w14:paraId="2D3FA862" w14:textId="7E2B9269" w:rsidR="00F42F7D" w:rsidRDefault="00F42F7D" w:rsidP="00F42F7D"/>
    <w:p w14:paraId="689CCC0A" w14:textId="624C8C40" w:rsidR="00F42F7D" w:rsidRDefault="00F42F7D" w:rsidP="00F42F7D"/>
    <w:p w14:paraId="2DAD4D51" w14:textId="6C7BDCA3" w:rsidR="00F42F7D" w:rsidRDefault="00F42F7D" w:rsidP="00F42F7D"/>
    <w:p w14:paraId="66CC4C9A" w14:textId="46A3A5A8" w:rsidR="00F42F7D" w:rsidRDefault="00F42F7D" w:rsidP="00F42F7D"/>
    <w:p w14:paraId="0F170596" w14:textId="013E0005" w:rsidR="00F42F7D" w:rsidRDefault="00F42F7D" w:rsidP="00F42F7D"/>
    <w:p w14:paraId="42937FF5" w14:textId="2FA0A010" w:rsidR="00F42F7D" w:rsidRDefault="00F42F7D" w:rsidP="00F42F7D"/>
    <w:p w14:paraId="402964BF" w14:textId="0F0AD28D" w:rsidR="00F42F7D" w:rsidRDefault="00F42F7D" w:rsidP="00F42F7D"/>
    <w:p w14:paraId="2D3C1290" w14:textId="74A0DFA6" w:rsidR="00F42F7D" w:rsidRDefault="00F42F7D" w:rsidP="00F42F7D"/>
    <w:p w14:paraId="5AB0CC21" w14:textId="4B93EC53" w:rsidR="00F42F7D" w:rsidRDefault="00F42F7D" w:rsidP="00F42F7D"/>
    <w:p w14:paraId="04DDF9EF" w14:textId="52C9E7C4" w:rsidR="00F42F7D" w:rsidRDefault="00F42F7D" w:rsidP="00F42F7D"/>
    <w:p w14:paraId="26CD2EE9" w14:textId="288D58EB" w:rsidR="00F42F7D" w:rsidRDefault="00F42F7D" w:rsidP="00F42F7D"/>
    <w:p w14:paraId="5198F2A8" w14:textId="73A1F537" w:rsidR="00F42F7D" w:rsidRDefault="00F42F7D" w:rsidP="00F42F7D"/>
    <w:p w14:paraId="2749252F" w14:textId="77777777" w:rsidR="00F42F7D" w:rsidRPr="00F42F7D" w:rsidRDefault="00F42F7D" w:rsidP="00F42F7D"/>
    <w:p w14:paraId="3A0B211C" w14:textId="5A050484" w:rsidR="00F42F7D" w:rsidRDefault="00F42F7D" w:rsidP="008D6ADA">
      <w:pPr>
        <w:pStyle w:val="Heading1"/>
      </w:pPr>
      <w:bookmarkStart w:id="38" w:name="_Toc85311490"/>
      <w:r>
        <w:lastRenderedPageBreak/>
        <w:t>PENCEGAHAN DAN EDUKASI</w:t>
      </w:r>
      <w:bookmarkEnd w:id="38"/>
    </w:p>
    <w:p w14:paraId="1F79F467" w14:textId="36AA3049" w:rsidR="008D6ADA" w:rsidRDefault="00AA2C2F" w:rsidP="008D6ADA">
      <w:pPr>
        <w:pStyle w:val="Heading1"/>
      </w:pPr>
      <w:r w:rsidRPr="008950C4">
        <w:br w:type="page"/>
      </w:r>
    </w:p>
    <w:p w14:paraId="7B30A7B7" w14:textId="149F227A" w:rsidR="00F42F7D" w:rsidRDefault="00F42F7D" w:rsidP="00F42F7D"/>
    <w:p w14:paraId="37FA53B3" w14:textId="1969C868" w:rsidR="00F42F7D" w:rsidRDefault="00F42F7D" w:rsidP="00F42F7D"/>
    <w:p w14:paraId="0A39F11C" w14:textId="6BE382E8" w:rsidR="00F42F7D" w:rsidRDefault="00F42F7D" w:rsidP="00F42F7D"/>
    <w:p w14:paraId="1221DFEA" w14:textId="3897E18F" w:rsidR="00F42F7D" w:rsidRDefault="00F42F7D" w:rsidP="00F42F7D"/>
    <w:p w14:paraId="35B504B7" w14:textId="7C82AB2E" w:rsidR="00F42F7D" w:rsidRDefault="00F42F7D" w:rsidP="00F42F7D"/>
    <w:p w14:paraId="3BEE0796" w14:textId="35A5D358" w:rsidR="00F42F7D" w:rsidRDefault="00F42F7D" w:rsidP="00F42F7D"/>
    <w:p w14:paraId="35A9A63E" w14:textId="485B791B" w:rsidR="00F42F7D" w:rsidRDefault="00F42F7D" w:rsidP="00F42F7D"/>
    <w:p w14:paraId="7841DFD1" w14:textId="12343B0E" w:rsidR="00F42F7D" w:rsidRDefault="00F42F7D" w:rsidP="00F42F7D"/>
    <w:p w14:paraId="78CA51BD" w14:textId="04AEAEB5" w:rsidR="00F42F7D" w:rsidRDefault="00F42F7D" w:rsidP="00F42F7D"/>
    <w:p w14:paraId="3C7110B9" w14:textId="589B612C" w:rsidR="00F42F7D" w:rsidRDefault="00F42F7D" w:rsidP="00F42F7D"/>
    <w:p w14:paraId="5BEBB843" w14:textId="7D08D607" w:rsidR="00F42F7D" w:rsidRDefault="00F42F7D" w:rsidP="00F42F7D"/>
    <w:p w14:paraId="5707B5C4" w14:textId="5DD4F758" w:rsidR="00F42F7D" w:rsidRDefault="00F42F7D" w:rsidP="00F42F7D"/>
    <w:p w14:paraId="4E21CE53" w14:textId="01F51A73" w:rsidR="00F42F7D" w:rsidRDefault="00F42F7D" w:rsidP="00F42F7D"/>
    <w:p w14:paraId="33046E84" w14:textId="4C109565" w:rsidR="00F42F7D" w:rsidRDefault="00F42F7D" w:rsidP="00F42F7D"/>
    <w:p w14:paraId="3340338F" w14:textId="4106D60E" w:rsidR="00F42F7D" w:rsidRDefault="00F42F7D" w:rsidP="00F42F7D"/>
    <w:p w14:paraId="3E4EC083" w14:textId="6E3C2ADE" w:rsidR="00F42F7D" w:rsidRDefault="00F42F7D" w:rsidP="00F42F7D"/>
    <w:p w14:paraId="15457937" w14:textId="2548027B" w:rsidR="00F42F7D" w:rsidRDefault="00F42F7D" w:rsidP="00F42F7D"/>
    <w:p w14:paraId="5693F7CF" w14:textId="059692D9" w:rsidR="00F42F7D" w:rsidRDefault="00F42F7D" w:rsidP="00F42F7D"/>
    <w:p w14:paraId="7C8C4FB7" w14:textId="2DDB2B39" w:rsidR="00F42F7D" w:rsidRDefault="00F42F7D" w:rsidP="00F42F7D"/>
    <w:p w14:paraId="4C15FA68" w14:textId="02343350" w:rsidR="00F42F7D" w:rsidRDefault="00F42F7D" w:rsidP="00F42F7D"/>
    <w:p w14:paraId="27A13B23" w14:textId="3C244C9F" w:rsidR="00F42F7D" w:rsidRDefault="00F42F7D" w:rsidP="00F42F7D"/>
    <w:p w14:paraId="579C53B7" w14:textId="23447929" w:rsidR="00F42F7D" w:rsidRDefault="00F42F7D" w:rsidP="00F42F7D"/>
    <w:p w14:paraId="14E8E008" w14:textId="77777777" w:rsidR="00F42F7D" w:rsidRDefault="00F42F7D" w:rsidP="00F42F7D"/>
    <w:p w14:paraId="4893FBFB" w14:textId="5C6C6C76" w:rsidR="00F42F7D" w:rsidRDefault="00F42F7D" w:rsidP="00F42F7D">
      <w:pPr>
        <w:jc w:val="center"/>
        <w:rPr>
          <w:b/>
          <w:bCs/>
        </w:rPr>
      </w:pPr>
      <w:r w:rsidRPr="00F42F7D">
        <w:rPr>
          <w:b/>
          <w:bCs/>
        </w:rPr>
        <w:lastRenderedPageBreak/>
        <w:t>DAFTAR PUSTAKA</w:t>
      </w:r>
    </w:p>
    <w:p w14:paraId="4689D6D4" w14:textId="31036A1E" w:rsidR="00635B47" w:rsidRDefault="00635B47" w:rsidP="00F42F7D">
      <w:pPr>
        <w:jc w:val="center"/>
        <w:rPr>
          <w:b/>
          <w:bCs/>
        </w:rPr>
      </w:pPr>
    </w:p>
    <w:p w14:paraId="6B0AD856" w14:textId="0317872C" w:rsidR="00635B47" w:rsidRPr="00635B47" w:rsidRDefault="00635B47" w:rsidP="00635B47">
      <w:pPr>
        <w:jc w:val="left"/>
      </w:pPr>
      <w:r>
        <w:t xml:space="preserve">Format: Harvard Anglia </w:t>
      </w:r>
      <w:proofErr w:type="spellStart"/>
      <w:r>
        <w:t>Rushkin</w:t>
      </w:r>
      <w:proofErr w:type="spellEnd"/>
      <w:r>
        <w:t xml:space="preserve"> University</w:t>
      </w:r>
    </w:p>
    <w:p w14:paraId="7B248A81" w14:textId="77777777" w:rsidR="00F42F7D" w:rsidRPr="00F42F7D" w:rsidRDefault="00F42F7D" w:rsidP="00F42F7D"/>
    <w:sectPr w:rsidR="00F42F7D" w:rsidRPr="00F42F7D" w:rsidSect="00A3080F">
      <w:pgSz w:w="11900" w:h="16840"/>
      <w:pgMar w:top="1701" w:right="1701" w:bottom="1701" w:left="226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ECCA55" w14:textId="77777777" w:rsidR="009B7EB0" w:rsidRDefault="009B7EB0" w:rsidP="00076E40">
      <w:r>
        <w:separator/>
      </w:r>
    </w:p>
  </w:endnote>
  <w:endnote w:type="continuationSeparator" w:id="0">
    <w:p w14:paraId="6A43795A" w14:textId="77777777" w:rsidR="009B7EB0" w:rsidRDefault="009B7EB0" w:rsidP="00076E4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C751470" w14:textId="77777777" w:rsidR="004038DC" w:rsidRDefault="004038DC" w:rsidP="006C1D7C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29DCABB" w14:textId="77777777" w:rsidR="004038DC" w:rsidRDefault="004038DC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8ADC26F" w14:textId="77777777" w:rsidR="004038DC" w:rsidRDefault="004038DC" w:rsidP="00BB67D3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30</w:t>
    </w:r>
    <w:r>
      <w:rPr>
        <w:rStyle w:val="PageNumber"/>
      </w:rPr>
      <w:fldChar w:fldCharType="end"/>
    </w:r>
  </w:p>
  <w:p w14:paraId="6D08F902" w14:textId="77777777" w:rsidR="004038DC" w:rsidRDefault="004038DC" w:rsidP="002E648D">
    <w:pPr>
      <w:pStyle w:val="Footer"/>
    </w:pPr>
  </w:p>
  <w:p w14:paraId="0C45B605" w14:textId="77777777" w:rsidR="004038DC" w:rsidRDefault="004038D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4328C1A" w14:textId="77777777" w:rsidR="009B7EB0" w:rsidRDefault="009B7EB0" w:rsidP="00076E40">
      <w:r>
        <w:separator/>
      </w:r>
    </w:p>
  </w:footnote>
  <w:footnote w:type="continuationSeparator" w:id="0">
    <w:p w14:paraId="766363F5" w14:textId="77777777" w:rsidR="009B7EB0" w:rsidRDefault="009B7EB0" w:rsidP="00076E4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4288BF2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pStyle w:val="NoteLevel2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69A0150"/>
    <w:multiLevelType w:val="hybridMultilevel"/>
    <w:tmpl w:val="79F2DF7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7B4366"/>
    <w:multiLevelType w:val="hybridMultilevel"/>
    <w:tmpl w:val="B37C1424"/>
    <w:lvl w:ilvl="0" w:tplc="24A0663A">
      <w:start w:val="1"/>
      <w:numFmt w:val="decimal"/>
      <w:lvlText w:val="%1."/>
      <w:lvlJc w:val="left"/>
      <w:pPr>
        <w:ind w:left="502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" w15:restartNumberingAfterBreak="0">
    <w:nsid w:val="0E3B1537"/>
    <w:multiLevelType w:val="hybridMultilevel"/>
    <w:tmpl w:val="411ADA1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3E1ADE"/>
    <w:multiLevelType w:val="multilevel"/>
    <w:tmpl w:val="EE50FD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11941579"/>
    <w:multiLevelType w:val="hybridMultilevel"/>
    <w:tmpl w:val="D0A25E1E"/>
    <w:lvl w:ilvl="0" w:tplc="D1E018C8">
      <w:start w:val="1"/>
      <w:numFmt w:val="decimal"/>
      <w:pStyle w:val="Style2"/>
      <w:lvlText w:val="2.1.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198383F"/>
    <w:multiLevelType w:val="hybridMultilevel"/>
    <w:tmpl w:val="2E804010"/>
    <w:lvl w:ilvl="0" w:tplc="ED321676">
      <w:start w:val="1"/>
      <w:numFmt w:val="decimal"/>
      <w:pStyle w:val="Style3"/>
      <w:lvlText w:val="2.2.%1."/>
      <w:lvlJc w:val="left"/>
      <w:pPr>
        <w:ind w:left="21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2417696"/>
    <w:multiLevelType w:val="hybridMultilevel"/>
    <w:tmpl w:val="F1B2EC04"/>
    <w:lvl w:ilvl="0" w:tplc="096A8FB8">
      <w:start w:val="1"/>
      <w:numFmt w:val="decimal"/>
      <w:lvlText w:val="%1."/>
      <w:lvlJc w:val="left"/>
      <w:pPr>
        <w:ind w:left="93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56" w:hanging="360"/>
      </w:pPr>
    </w:lvl>
    <w:lvl w:ilvl="2" w:tplc="0409001B" w:tentative="1">
      <w:start w:val="1"/>
      <w:numFmt w:val="lowerRoman"/>
      <w:lvlText w:val="%3."/>
      <w:lvlJc w:val="right"/>
      <w:pPr>
        <w:ind w:left="2376" w:hanging="180"/>
      </w:pPr>
    </w:lvl>
    <w:lvl w:ilvl="3" w:tplc="0409000F" w:tentative="1">
      <w:start w:val="1"/>
      <w:numFmt w:val="decimal"/>
      <w:lvlText w:val="%4."/>
      <w:lvlJc w:val="left"/>
      <w:pPr>
        <w:ind w:left="3096" w:hanging="360"/>
      </w:pPr>
    </w:lvl>
    <w:lvl w:ilvl="4" w:tplc="04090019" w:tentative="1">
      <w:start w:val="1"/>
      <w:numFmt w:val="lowerLetter"/>
      <w:lvlText w:val="%5."/>
      <w:lvlJc w:val="left"/>
      <w:pPr>
        <w:ind w:left="3816" w:hanging="360"/>
      </w:pPr>
    </w:lvl>
    <w:lvl w:ilvl="5" w:tplc="0409001B" w:tentative="1">
      <w:start w:val="1"/>
      <w:numFmt w:val="lowerRoman"/>
      <w:lvlText w:val="%6."/>
      <w:lvlJc w:val="right"/>
      <w:pPr>
        <w:ind w:left="4536" w:hanging="180"/>
      </w:pPr>
    </w:lvl>
    <w:lvl w:ilvl="6" w:tplc="0409000F" w:tentative="1">
      <w:start w:val="1"/>
      <w:numFmt w:val="decimal"/>
      <w:lvlText w:val="%7."/>
      <w:lvlJc w:val="left"/>
      <w:pPr>
        <w:ind w:left="5256" w:hanging="360"/>
      </w:pPr>
    </w:lvl>
    <w:lvl w:ilvl="7" w:tplc="04090019" w:tentative="1">
      <w:start w:val="1"/>
      <w:numFmt w:val="lowerLetter"/>
      <w:lvlText w:val="%8."/>
      <w:lvlJc w:val="left"/>
      <w:pPr>
        <w:ind w:left="5976" w:hanging="360"/>
      </w:pPr>
    </w:lvl>
    <w:lvl w:ilvl="8" w:tplc="04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8" w15:restartNumberingAfterBreak="0">
    <w:nsid w:val="13211821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 w15:restartNumberingAfterBreak="0">
    <w:nsid w:val="16241242"/>
    <w:multiLevelType w:val="hybridMultilevel"/>
    <w:tmpl w:val="01BCD9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AD6F32"/>
    <w:multiLevelType w:val="hybridMultilevel"/>
    <w:tmpl w:val="139485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E6F3559"/>
    <w:multiLevelType w:val="hybridMultilevel"/>
    <w:tmpl w:val="A2BC8E2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0C26DC1"/>
    <w:multiLevelType w:val="hybridMultilevel"/>
    <w:tmpl w:val="FC48FE3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2FB38B2"/>
    <w:multiLevelType w:val="hybridMultilevel"/>
    <w:tmpl w:val="3AA8D01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3087FD0"/>
    <w:multiLevelType w:val="hybridMultilevel"/>
    <w:tmpl w:val="7DD835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6B75812"/>
    <w:multiLevelType w:val="hybridMultilevel"/>
    <w:tmpl w:val="9CC015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C5094F"/>
    <w:multiLevelType w:val="hybridMultilevel"/>
    <w:tmpl w:val="3B3263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A531A3C"/>
    <w:multiLevelType w:val="multilevel"/>
    <w:tmpl w:val="7D86FDC4"/>
    <w:lvl w:ilvl="0">
      <w:start w:val="1"/>
      <w:numFmt w:val="decimal"/>
      <w:pStyle w:val="Heading1"/>
      <w:lvlText w:val="%1."/>
      <w:lvlJc w:val="center"/>
      <w:pPr>
        <w:ind w:left="432" w:hanging="144"/>
      </w:pPr>
      <w:rPr>
        <w:rFonts w:ascii="Arial" w:hAnsi="Arial" w:hint="default"/>
        <w:b/>
        <w:i w:val="0"/>
        <w:sz w:val="24"/>
        <w:szCs w:val="24"/>
      </w:rPr>
    </w:lvl>
    <w:lvl w:ilvl="1">
      <w:start w:val="1"/>
      <w:numFmt w:val="decimal"/>
      <w:pStyle w:val="Heading2"/>
      <w:lvlText w:val="%1.%2"/>
      <w:lvlJc w:val="left"/>
      <w:pPr>
        <w:ind w:left="129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ascii="Arial" w:hAnsi="Arial" w:cs="Arial" w:hint="default"/>
        <w:b/>
        <w:i w:val="0"/>
        <w:color w:val="000000"/>
        <w:sz w:val="22"/>
        <w:szCs w:val="22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 w15:restartNumberingAfterBreak="0">
    <w:nsid w:val="52566F90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53663C37"/>
    <w:multiLevelType w:val="hybridMultilevel"/>
    <w:tmpl w:val="9516EC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5F307A0"/>
    <w:multiLevelType w:val="hybridMultilevel"/>
    <w:tmpl w:val="65468CAA"/>
    <w:lvl w:ilvl="0" w:tplc="1F346D12">
      <w:start w:val="2"/>
      <w:numFmt w:val="bullet"/>
      <w:lvlText w:val="-"/>
      <w:lvlJc w:val="left"/>
      <w:pPr>
        <w:ind w:left="1063" w:hanging="360"/>
      </w:pPr>
      <w:rPr>
        <w:rFonts w:ascii="Cambria" w:eastAsia="MS Mincho" w:hAnsi="Cambria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83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3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3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3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3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3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3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3" w:hanging="360"/>
      </w:pPr>
      <w:rPr>
        <w:rFonts w:ascii="Wingdings" w:hAnsi="Wingdings" w:hint="default"/>
      </w:rPr>
    </w:lvl>
  </w:abstractNum>
  <w:abstractNum w:abstractNumId="21" w15:restartNumberingAfterBreak="0">
    <w:nsid w:val="5E192DD3"/>
    <w:multiLevelType w:val="hybridMultilevel"/>
    <w:tmpl w:val="8BC4558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E407AD8"/>
    <w:multiLevelType w:val="hybridMultilevel"/>
    <w:tmpl w:val="F2A089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35B74B2"/>
    <w:multiLevelType w:val="hybridMultilevel"/>
    <w:tmpl w:val="16E4AE8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64A55324"/>
    <w:multiLevelType w:val="hybridMultilevel"/>
    <w:tmpl w:val="5AACE86E"/>
    <w:lvl w:ilvl="0" w:tplc="EB385104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652D3ABD"/>
    <w:multiLevelType w:val="hybridMultilevel"/>
    <w:tmpl w:val="99C801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7D65C0D"/>
    <w:multiLevelType w:val="hybridMultilevel"/>
    <w:tmpl w:val="5F4C493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7E213B9"/>
    <w:multiLevelType w:val="hybridMultilevel"/>
    <w:tmpl w:val="51382A86"/>
    <w:lvl w:ilvl="0" w:tplc="AE543D3E">
      <w:start w:val="1"/>
      <w:numFmt w:val="decimal"/>
      <w:lvlText w:val="%1."/>
      <w:lvlJc w:val="left"/>
      <w:pPr>
        <w:ind w:left="7110" w:hanging="360"/>
      </w:pPr>
      <w:rPr>
        <w:rFonts w:ascii="Arial" w:eastAsia="Calibri" w:hAnsi="Arial" w:cs="Arial"/>
      </w:rPr>
    </w:lvl>
    <w:lvl w:ilvl="1" w:tplc="04210019">
      <w:start w:val="1"/>
      <w:numFmt w:val="lowerLetter"/>
      <w:lvlText w:val="%2."/>
      <w:lvlJc w:val="left"/>
      <w:pPr>
        <w:ind w:left="7830" w:hanging="360"/>
      </w:pPr>
    </w:lvl>
    <w:lvl w:ilvl="2" w:tplc="0421001B" w:tentative="1">
      <w:start w:val="1"/>
      <w:numFmt w:val="lowerRoman"/>
      <w:lvlText w:val="%3."/>
      <w:lvlJc w:val="right"/>
      <w:pPr>
        <w:ind w:left="8550" w:hanging="180"/>
      </w:pPr>
    </w:lvl>
    <w:lvl w:ilvl="3" w:tplc="0421000F" w:tentative="1">
      <w:start w:val="1"/>
      <w:numFmt w:val="decimal"/>
      <w:lvlText w:val="%4."/>
      <w:lvlJc w:val="left"/>
      <w:pPr>
        <w:ind w:left="9270" w:hanging="360"/>
      </w:pPr>
    </w:lvl>
    <w:lvl w:ilvl="4" w:tplc="04210019" w:tentative="1">
      <w:start w:val="1"/>
      <w:numFmt w:val="lowerLetter"/>
      <w:lvlText w:val="%5."/>
      <w:lvlJc w:val="left"/>
      <w:pPr>
        <w:ind w:left="9990" w:hanging="360"/>
      </w:pPr>
    </w:lvl>
    <w:lvl w:ilvl="5" w:tplc="0421001B" w:tentative="1">
      <w:start w:val="1"/>
      <w:numFmt w:val="lowerRoman"/>
      <w:lvlText w:val="%6."/>
      <w:lvlJc w:val="right"/>
      <w:pPr>
        <w:ind w:left="10710" w:hanging="180"/>
      </w:pPr>
    </w:lvl>
    <w:lvl w:ilvl="6" w:tplc="0421000F" w:tentative="1">
      <w:start w:val="1"/>
      <w:numFmt w:val="decimal"/>
      <w:lvlText w:val="%7."/>
      <w:lvlJc w:val="left"/>
      <w:pPr>
        <w:ind w:left="11430" w:hanging="360"/>
      </w:pPr>
    </w:lvl>
    <w:lvl w:ilvl="7" w:tplc="04210019" w:tentative="1">
      <w:start w:val="1"/>
      <w:numFmt w:val="lowerLetter"/>
      <w:lvlText w:val="%8."/>
      <w:lvlJc w:val="left"/>
      <w:pPr>
        <w:ind w:left="12150" w:hanging="360"/>
      </w:pPr>
    </w:lvl>
    <w:lvl w:ilvl="8" w:tplc="0421001B" w:tentative="1">
      <w:start w:val="1"/>
      <w:numFmt w:val="lowerRoman"/>
      <w:lvlText w:val="%9."/>
      <w:lvlJc w:val="right"/>
      <w:pPr>
        <w:ind w:left="12870" w:hanging="180"/>
      </w:pPr>
    </w:lvl>
  </w:abstractNum>
  <w:abstractNum w:abstractNumId="28" w15:restartNumberingAfterBreak="0">
    <w:nsid w:val="6B1433B0"/>
    <w:multiLevelType w:val="hybridMultilevel"/>
    <w:tmpl w:val="47D2A3EE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B9033C0"/>
    <w:multiLevelType w:val="hybridMultilevel"/>
    <w:tmpl w:val="F5BEFD22"/>
    <w:lvl w:ilvl="0" w:tplc="41AA8EDA">
      <w:start w:val="1"/>
      <w:numFmt w:val="decimal"/>
      <w:pStyle w:val="Style1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BC52989"/>
    <w:multiLevelType w:val="hybridMultilevel"/>
    <w:tmpl w:val="89FAA4C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BF73D32"/>
    <w:multiLevelType w:val="hybridMultilevel"/>
    <w:tmpl w:val="21620F46"/>
    <w:lvl w:ilvl="0" w:tplc="45E4C6D2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C641469"/>
    <w:multiLevelType w:val="multilevel"/>
    <w:tmpl w:val="2EDE4116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210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213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5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9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97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3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390" w:hanging="1800"/>
      </w:pPr>
      <w:rPr>
        <w:rFonts w:hint="default"/>
      </w:rPr>
    </w:lvl>
  </w:abstractNum>
  <w:abstractNum w:abstractNumId="33" w15:restartNumberingAfterBreak="0">
    <w:nsid w:val="73E20321"/>
    <w:multiLevelType w:val="hybridMultilevel"/>
    <w:tmpl w:val="222AE6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6AC6A33"/>
    <w:multiLevelType w:val="hybridMultilevel"/>
    <w:tmpl w:val="20F6C49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970190A"/>
    <w:multiLevelType w:val="hybridMultilevel"/>
    <w:tmpl w:val="9DDEBB4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C214FB1"/>
    <w:multiLevelType w:val="hybridMultilevel"/>
    <w:tmpl w:val="F8D82B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9"/>
  </w:num>
  <w:num w:numId="2">
    <w:abstractNumId w:val="5"/>
  </w:num>
  <w:num w:numId="3">
    <w:abstractNumId w:val="6"/>
  </w:num>
  <w:num w:numId="4">
    <w:abstractNumId w:val="17"/>
  </w:num>
  <w:num w:numId="5">
    <w:abstractNumId w:val="27"/>
  </w:num>
  <w:num w:numId="6">
    <w:abstractNumId w:val="32"/>
  </w:num>
  <w:num w:numId="7">
    <w:abstractNumId w:val="22"/>
  </w:num>
  <w:num w:numId="8">
    <w:abstractNumId w:val="25"/>
  </w:num>
  <w:num w:numId="9">
    <w:abstractNumId w:val="13"/>
  </w:num>
  <w:num w:numId="10">
    <w:abstractNumId w:val="1"/>
  </w:num>
  <w:num w:numId="11">
    <w:abstractNumId w:val="23"/>
  </w:num>
  <w:num w:numId="12">
    <w:abstractNumId w:val="12"/>
  </w:num>
  <w:num w:numId="13">
    <w:abstractNumId w:val="34"/>
  </w:num>
  <w:num w:numId="14">
    <w:abstractNumId w:val="3"/>
  </w:num>
  <w:num w:numId="15">
    <w:abstractNumId w:val="21"/>
  </w:num>
  <w:num w:numId="16">
    <w:abstractNumId w:val="26"/>
  </w:num>
  <w:num w:numId="17">
    <w:abstractNumId w:val="11"/>
  </w:num>
  <w:num w:numId="18">
    <w:abstractNumId w:val="36"/>
  </w:num>
  <w:num w:numId="19">
    <w:abstractNumId w:val="20"/>
  </w:num>
  <w:num w:numId="20">
    <w:abstractNumId w:val="19"/>
  </w:num>
  <w:num w:numId="21">
    <w:abstractNumId w:val="35"/>
  </w:num>
  <w:num w:numId="22">
    <w:abstractNumId w:val="7"/>
  </w:num>
  <w:num w:numId="23">
    <w:abstractNumId w:val="9"/>
  </w:num>
  <w:num w:numId="24">
    <w:abstractNumId w:val="16"/>
  </w:num>
  <w:num w:numId="25">
    <w:abstractNumId w:val="14"/>
  </w:num>
  <w:num w:numId="26">
    <w:abstractNumId w:val="0"/>
  </w:num>
  <w:num w:numId="27">
    <w:abstractNumId w:val="4"/>
  </w:num>
  <w:num w:numId="28">
    <w:abstractNumId w:val="2"/>
  </w:num>
  <w:num w:numId="29">
    <w:abstractNumId w:val="15"/>
  </w:num>
  <w:num w:numId="30">
    <w:abstractNumId w:val="33"/>
  </w:num>
  <w:num w:numId="31">
    <w:abstractNumId w:val="28"/>
  </w:num>
  <w:num w:numId="32">
    <w:abstractNumId w:val="30"/>
  </w:num>
  <w:num w:numId="33">
    <w:abstractNumId w:val="24"/>
  </w:num>
  <w:num w:numId="34">
    <w:abstractNumId w:val="31"/>
  </w:num>
  <w:num w:numId="35">
    <w:abstractNumId w:val="10"/>
  </w:num>
  <w:num w:numId="36">
    <w:abstractNumId w:val="8"/>
  </w:num>
  <w:num w:numId="37">
    <w:abstractNumId w:val="18"/>
  </w:num>
  <w:numIdMacAtCleanup w:val="2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hideSpellingErrors/>
  <w:proofState w:spelling="clean" w:grammar="clean"/>
  <w:stylePaneFormatFilter w:val="1F04" w:allStyles="0" w:customStyles="0" w:latentStyles="1" w:stylesInUse="0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2AA0"/>
    <w:rsid w:val="0000011D"/>
    <w:rsid w:val="000020F6"/>
    <w:rsid w:val="00006047"/>
    <w:rsid w:val="00010003"/>
    <w:rsid w:val="0001078B"/>
    <w:rsid w:val="0001431F"/>
    <w:rsid w:val="00021995"/>
    <w:rsid w:val="00021DE0"/>
    <w:rsid w:val="000228C6"/>
    <w:rsid w:val="00023DC3"/>
    <w:rsid w:val="0003224C"/>
    <w:rsid w:val="000332C0"/>
    <w:rsid w:val="000335CC"/>
    <w:rsid w:val="00037445"/>
    <w:rsid w:val="00037D8A"/>
    <w:rsid w:val="0004132D"/>
    <w:rsid w:val="00045B78"/>
    <w:rsid w:val="000512DF"/>
    <w:rsid w:val="00052AE2"/>
    <w:rsid w:val="00052B15"/>
    <w:rsid w:val="00054DBD"/>
    <w:rsid w:val="000556CA"/>
    <w:rsid w:val="000566FF"/>
    <w:rsid w:val="00061261"/>
    <w:rsid w:val="00061B07"/>
    <w:rsid w:val="00062B15"/>
    <w:rsid w:val="000640A6"/>
    <w:rsid w:val="0006463D"/>
    <w:rsid w:val="00064CCC"/>
    <w:rsid w:val="000673F6"/>
    <w:rsid w:val="00070DBD"/>
    <w:rsid w:val="00076E40"/>
    <w:rsid w:val="00077E7D"/>
    <w:rsid w:val="000812B4"/>
    <w:rsid w:val="0008214D"/>
    <w:rsid w:val="00082B91"/>
    <w:rsid w:val="00084AA0"/>
    <w:rsid w:val="00084B98"/>
    <w:rsid w:val="00085F6E"/>
    <w:rsid w:val="0009394E"/>
    <w:rsid w:val="00093FE9"/>
    <w:rsid w:val="00094350"/>
    <w:rsid w:val="000943C9"/>
    <w:rsid w:val="000A038D"/>
    <w:rsid w:val="000A1BAF"/>
    <w:rsid w:val="000B02C7"/>
    <w:rsid w:val="000B1CAD"/>
    <w:rsid w:val="000B28D8"/>
    <w:rsid w:val="000B3668"/>
    <w:rsid w:val="000B3E06"/>
    <w:rsid w:val="000B4279"/>
    <w:rsid w:val="000B5022"/>
    <w:rsid w:val="000C43B1"/>
    <w:rsid w:val="000C4B49"/>
    <w:rsid w:val="000C546A"/>
    <w:rsid w:val="000C7F1C"/>
    <w:rsid w:val="000D15FA"/>
    <w:rsid w:val="000E2A0E"/>
    <w:rsid w:val="000E5566"/>
    <w:rsid w:val="000E55BB"/>
    <w:rsid w:val="000E6489"/>
    <w:rsid w:val="000F0665"/>
    <w:rsid w:val="000F31A9"/>
    <w:rsid w:val="000F3A2D"/>
    <w:rsid w:val="000F44E2"/>
    <w:rsid w:val="000F4A4E"/>
    <w:rsid w:val="000F6B71"/>
    <w:rsid w:val="000F7006"/>
    <w:rsid w:val="00102C7D"/>
    <w:rsid w:val="00105342"/>
    <w:rsid w:val="001070C6"/>
    <w:rsid w:val="0011093C"/>
    <w:rsid w:val="00112126"/>
    <w:rsid w:val="001139CE"/>
    <w:rsid w:val="001140FB"/>
    <w:rsid w:val="00115924"/>
    <w:rsid w:val="00120C4F"/>
    <w:rsid w:val="00126838"/>
    <w:rsid w:val="00126C91"/>
    <w:rsid w:val="00127B6D"/>
    <w:rsid w:val="00131F83"/>
    <w:rsid w:val="001349BE"/>
    <w:rsid w:val="00134CA2"/>
    <w:rsid w:val="00136C6B"/>
    <w:rsid w:val="00140A5C"/>
    <w:rsid w:val="0014722A"/>
    <w:rsid w:val="00154273"/>
    <w:rsid w:val="00154C7F"/>
    <w:rsid w:val="00161BBA"/>
    <w:rsid w:val="001648CE"/>
    <w:rsid w:val="00165591"/>
    <w:rsid w:val="00166388"/>
    <w:rsid w:val="001676E4"/>
    <w:rsid w:val="0017177B"/>
    <w:rsid w:val="001772A2"/>
    <w:rsid w:val="0017745C"/>
    <w:rsid w:val="00181A42"/>
    <w:rsid w:val="001837A1"/>
    <w:rsid w:val="00191F14"/>
    <w:rsid w:val="00192FE9"/>
    <w:rsid w:val="00194889"/>
    <w:rsid w:val="00194FBE"/>
    <w:rsid w:val="001A0679"/>
    <w:rsid w:val="001A2CD2"/>
    <w:rsid w:val="001A3600"/>
    <w:rsid w:val="001A3F11"/>
    <w:rsid w:val="001A6F71"/>
    <w:rsid w:val="001B2AE9"/>
    <w:rsid w:val="001B41FD"/>
    <w:rsid w:val="001B5E9B"/>
    <w:rsid w:val="001C1247"/>
    <w:rsid w:val="001C30C4"/>
    <w:rsid w:val="001C35A7"/>
    <w:rsid w:val="001C65AE"/>
    <w:rsid w:val="001C7067"/>
    <w:rsid w:val="001C71C0"/>
    <w:rsid w:val="001D17B9"/>
    <w:rsid w:val="001D44ED"/>
    <w:rsid w:val="001D4593"/>
    <w:rsid w:val="001D6A01"/>
    <w:rsid w:val="001D7AD7"/>
    <w:rsid w:val="001E033A"/>
    <w:rsid w:val="001E2B09"/>
    <w:rsid w:val="001E437A"/>
    <w:rsid w:val="001E606A"/>
    <w:rsid w:val="001F04AA"/>
    <w:rsid w:val="001F25A4"/>
    <w:rsid w:val="001F6194"/>
    <w:rsid w:val="001F7BC2"/>
    <w:rsid w:val="00202C20"/>
    <w:rsid w:val="00203799"/>
    <w:rsid w:val="00205FA8"/>
    <w:rsid w:val="002069BB"/>
    <w:rsid w:val="00206D13"/>
    <w:rsid w:val="00207043"/>
    <w:rsid w:val="00212122"/>
    <w:rsid w:val="00212241"/>
    <w:rsid w:val="0021239B"/>
    <w:rsid w:val="00220447"/>
    <w:rsid w:val="00222EFF"/>
    <w:rsid w:val="00224116"/>
    <w:rsid w:val="00224216"/>
    <w:rsid w:val="0022428B"/>
    <w:rsid w:val="00224591"/>
    <w:rsid w:val="00225BAC"/>
    <w:rsid w:val="00231E22"/>
    <w:rsid w:val="00232EDE"/>
    <w:rsid w:val="00241980"/>
    <w:rsid w:val="00245599"/>
    <w:rsid w:val="00246FA6"/>
    <w:rsid w:val="00247BE4"/>
    <w:rsid w:val="00247C6F"/>
    <w:rsid w:val="00250DDF"/>
    <w:rsid w:val="00252196"/>
    <w:rsid w:val="00253CC8"/>
    <w:rsid w:val="00263213"/>
    <w:rsid w:val="0026336B"/>
    <w:rsid w:val="0026527D"/>
    <w:rsid w:val="002663E7"/>
    <w:rsid w:val="00271759"/>
    <w:rsid w:val="0028052F"/>
    <w:rsid w:val="002805B0"/>
    <w:rsid w:val="0028446D"/>
    <w:rsid w:val="00284A28"/>
    <w:rsid w:val="00290994"/>
    <w:rsid w:val="00290AA1"/>
    <w:rsid w:val="00293006"/>
    <w:rsid w:val="002942D9"/>
    <w:rsid w:val="00294653"/>
    <w:rsid w:val="002A5059"/>
    <w:rsid w:val="002A7C9E"/>
    <w:rsid w:val="002B18A2"/>
    <w:rsid w:val="002B1B49"/>
    <w:rsid w:val="002B559E"/>
    <w:rsid w:val="002B681D"/>
    <w:rsid w:val="002C140A"/>
    <w:rsid w:val="002C1DC8"/>
    <w:rsid w:val="002D0855"/>
    <w:rsid w:val="002D3291"/>
    <w:rsid w:val="002D4050"/>
    <w:rsid w:val="002D7F93"/>
    <w:rsid w:val="002E0D02"/>
    <w:rsid w:val="002E4E73"/>
    <w:rsid w:val="002E648D"/>
    <w:rsid w:val="002E7033"/>
    <w:rsid w:val="002F1BB6"/>
    <w:rsid w:val="002F4162"/>
    <w:rsid w:val="002F4552"/>
    <w:rsid w:val="002F6856"/>
    <w:rsid w:val="002F69D6"/>
    <w:rsid w:val="002F6D73"/>
    <w:rsid w:val="003002BF"/>
    <w:rsid w:val="003002E4"/>
    <w:rsid w:val="003057B5"/>
    <w:rsid w:val="0031122C"/>
    <w:rsid w:val="0031125E"/>
    <w:rsid w:val="00313CCE"/>
    <w:rsid w:val="003141B9"/>
    <w:rsid w:val="00315ACA"/>
    <w:rsid w:val="0031658D"/>
    <w:rsid w:val="00322C38"/>
    <w:rsid w:val="00322CE0"/>
    <w:rsid w:val="00324AE8"/>
    <w:rsid w:val="00327221"/>
    <w:rsid w:val="00327FAF"/>
    <w:rsid w:val="00331171"/>
    <w:rsid w:val="0033279A"/>
    <w:rsid w:val="003372AF"/>
    <w:rsid w:val="00337745"/>
    <w:rsid w:val="00337F04"/>
    <w:rsid w:val="0034105D"/>
    <w:rsid w:val="003423AC"/>
    <w:rsid w:val="00342810"/>
    <w:rsid w:val="00351603"/>
    <w:rsid w:val="003524ED"/>
    <w:rsid w:val="003542A4"/>
    <w:rsid w:val="0035453C"/>
    <w:rsid w:val="00355D51"/>
    <w:rsid w:val="0035645D"/>
    <w:rsid w:val="00360370"/>
    <w:rsid w:val="0036103A"/>
    <w:rsid w:val="00362D2D"/>
    <w:rsid w:val="00364A10"/>
    <w:rsid w:val="0036645E"/>
    <w:rsid w:val="00370144"/>
    <w:rsid w:val="00370262"/>
    <w:rsid w:val="00372926"/>
    <w:rsid w:val="003761FD"/>
    <w:rsid w:val="003828B4"/>
    <w:rsid w:val="00387ACC"/>
    <w:rsid w:val="00391EF4"/>
    <w:rsid w:val="00392286"/>
    <w:rsid w:val="0039315B"/>
    <w:rsid w:val="00393B5C"/>
    <w:rsid w:val="0039412A"/>
    <w:rsid w:val="003945C5"/>
    <w:rsid w:val="003A1707"/>
    <w:rsid w:val="003A55D5"/>
    <w:rsid w:val="003A5E77"/>
    <w:rsid w:val="003A7D34"/>
    <w:rsid w:val="003B5D8C"/>
    <w:rsid w:val="003C03E8"/>
    <w:rsid w:val="003C1ADA"/>
    <w:rsid w:val="003C5770"/>
    <w:rsid w:val="003C59E8"/>
    <w:rsid w:val="003C5ADD"/>
    <w:rsid w:val="003D04C5"/>
    <w:rsid w:val="003D066E"/>
    <w:rsid w:val="003D26C6"/>
    <w:rsid w:val="003D5980"/>
    <w:rsid w:val="003D5BD5"/>
    <w:rsid w:val="003D7770"/>
    <w:rsid w:val="003D79B3"/>
    <w:rsid w:val="003E08E5"/>
    <w:rsid w:val="003E1B78"/>
    <w:rsid w:val="003E58A2"/>
    <w:rsid w:val="003E73F5"/>
    <w:rsid w:val="003F318D"/>
    <w:rsid w:val="003F6B6B"/>
    <w:rsid w:val="003F76D3"/>
    <w:rsid w:val="00403482"/>
    <w:rsid w:val="004038DC"/>
    <w:rsid w:val="004044A0"/>
    <w:rsid w:val="00407CD7"/>
    <w:rsid w:val="004109AD"/>
    <w:rsid w:val="00412FDF"/>
    <w:rsid w:val="00414D0B"/>
    <w:rsid w:val="00414FE4"/>
    <w:rsid w:val="00421D19"/>
    <w:rsid w:val="00431623"/>
    <w:rsid w:val="00432843"/>
    <w:rsid w:val="00432CF3"/>
    <w:rsid w:val="00433805"/>
    <w:rsid w:val="00434A2D"/>
    <w:rsid w:val="00442361"/>
    <w:rsid w:val="00442A7F"/>
    <w:rsid w:val="00443221"/>
    <w:rsid w:val="0044388B"/>
    <w:rsid w:val="00444BE3"/>
    <w:rsid w:val="00450946"/>
    <w:rsid w:val="00451D5B"/>
    <w:rsid w:val="00452B9E"/>
    <w:rsid w:val="00453330"/>
    <w:rsid w:val="00453854"/>
    <w:rsid w:val="00453EE5"/>
    <w:rsid w:val="004607E4"/>
    <w:rsid w:val="004615A0"/>
    <w:rsid w:val="00461B04"/>
    <w:rsid w:val="00463B9D"/>
    <w:rsid w:val="00463FA3"/>
    <w:rsid w:val="004666E1"/>
    <w:rsid w:val="00472609"/>
    <w:rsid w:val="004747D8"/>
    <w:rsid w:val="00474D4B"/>
    <w:rsid w:val="00475C92"/>
    <w:rsid w:val="004769F4"/>
    <w:rsid w:val="00476FF4"/>
    <w:rsid w:val="004775AA"/>
    <w:rsid w:val="00480C20"/>
    <w:rsid w:val="00481FA7"/>
    <w:rsid w:val="004821CD"/>
    <w:rsid w:val="00483438"/>
    <w:rsid w:val="00483820"/>
    <w:rsid w:val="0048632C"/>
    <w:rsid w:val="00490929"/>
    <w:rsid w:val="00490C2F"/>
    <w:rsid w:val="004920DF"/>
    <w:rsid w:val="00492158"/>
    <w:rsid w:val="004A0736"/>
    <w:rsid w:val="004A18ED"/>
    <w:rsid w:val="004A1F18"/>
    <w:rsid w:val="004A4A8D"/>
    <w:rsid w:val="004A51E9"/>
    <w:rsid w:val="004A63AA"/>
    <w:rsid w:val="004A7097"/>
    <w:rsid w:val="004B3777"/>
    <w:rsid w:val="004B3B6A"/>
    <w:rsid w:val="004B55F1"/>
    <w:rsid w:val="004B680B"/>
    <w:rsid w:val="004C18C7"/>
    <w:rsid w:val="004C23FF"/>
    <w:rsid w:val="004C40D3"/>
    <w:rsid w:val="004C69B9"/>
    <w:rsid w:val="004C7599"/>
    <w:rsid w:val="004C7C14"/>
    <w:rsid w:val="004D3329"/>
    <w:rsid w:val="004D42A1"/>
    <w:rsid w:val="004D551A"/>
    <w:rsid w:val="004D62CF"/>
    <w:rsid w:val="004D6D05"/>
    <w:rsid w:val="004D78AA"/>
    <w:rsid w:val="004E18F6"/>
    <w:rsid w:val="004E1CD6"/>
    <w:rsid w:val="004E2657"/>
    <w:rsid w:val="004E4112"/>
    <w:rsid w:val="004E5E88"/>
    <w:rsid w:val="004F4584"/>
    <w:rsid w:val="004F5677"/>
    <w:rsid w:val="004F77B1"/>
    <w:rsid w:val="004F789D"/>
    <w:rsid w:val="004F7914"/>
    <w:rsid w:val="00502167"/>
    <w:rsid w:val="00505382"/>
    <w:rsid w:val="00512842"/>
    <w:rsid w:val="00513E76"/>
    <w:rsid w:val="005141B5"/>
    <w:rsid w:val="005161D9"/>
    <w:rsid w:val="00521F07"/>
    <w:rsid w:val="00531B9C"/>
    <w:rsid w:val="00532690"/>
    <w:rsid w:val="00533D98"/>
    <w:rsid w:val="00535085"/>
    <w:rsid w:val="00535ECC"/>
    <w:rsid w:val="00536508"/>
    <w:rsid w:val="00536948"/>
    <w:rsid w:val="00540F74"/>
    <w:rsid w:val="005466F0"/>
    <w:rsid w:val="00546C57"/>
    <w:rsid w:val="00547B56"/>
    <w:rsid w:val="0055223D"/>
    <w:rsid w:val="005607D7"/>
    <w:rsid w:val="005623CA"/>
    <w:rsid w:val="0056410E"/>
    <w:rsid w:val="005659C9"/>
    <w:rsid w:val="00565E37"/>
    <w:rsid w:val="005662F4"/>
    <w:rsid w:val="00567CE6"/>
    <w:rsid w:val="00571ED3"/>
    <w:rsid w:val="0057382A"/>
    <w:rsid w:val="00574522"/>
    <w:rsid w:val="005754CC"/>
    <w:rsid w:val="00576CFF"/>
    <w:rsid w:val="00580939"/>
    <w:rsid w:val="00581C7C"/>
    <w:rsid w:val="00583813"/>
    <w:rsid w:val="00584778"/>
    <w:rsid w:val="00585E55"/>
    <w:rsid w:val="005869AF"/>
    <w:rsid w:val="00586B94"/>
    <w:rsid w:val="00591BBF"/>
    <w:rsid w:val="00595FEC"/>
    <w:rsid w:val="00596194"/>
    <w:rsid w:val="00596E49"/>
    <w:rsid w:val="005A1F32"/>
    <w:rsid w:val="005A2256"/>
    <w:rsid w:val="005A4607"/>
    <w:rsid w:val="005A52B1"/>
    <w:rsid w:val="005A740F"/>
    <w:rsid w:val="005B2C05"/>
    <w:rsid w:val="005B3B54"/>
    <w:rsid w:val="005B6E6C"/>
    <w:rsid w:val="005B79D6"/>
    <w:rsid w:val="005B7BD5"/>
    <w:rsid w:val="005C01B5"/>
    <w:rsid w:val="005C56DF"/>
    <w:rsid w:val="005C5E93"/>
    <w:rsid w:val="005C6DB8"/>
    <w:rsid w:val="005C72DC"/>
    <w:rsid w:val="005C7F88"/>
    <w:rsid w:val="005D1CDC"/>
    <w:rsid w:val="005D2B7E"/>
    <w:rsid w:val="005D4AF0"/>
    <w:rsid w:val="005D65FC"/>
    <w:rsid w:val="005D7C31"/>
    <w:rsid w:val="005E00C0"/>
    <w:rsid w:val="005E0CF8"/>
    <w:rsid w:val="005E2E99"/>
    <w:rsid w:val="005E37A0"/>
    <w:rsid w:val="005E666D"/>
    <w:rsid w:val="005F0693"/>
    <w:rsid w:val="005F22AE"/>
    <w:rsid w:val="005F27AE"/>
    <w:rsid w:val="005F27F2"/>
    <w:rsid w:val="005F2939"/>
    <w:rsid w:val="005F3CE2"/>
    <w:rsid w:val="005F5B55"/>
    <w:rsid w:val="00601C36"/>
    <w:rsid w:val="00605A71"/>
    <w:rsid w:val="00610619"/>
    <w:rsid w:val="0061127A"/>
    <w:rsid w:val="00612700"/>
    <w:rsid w:val="00615FB8"/>
    <w:rsid w:val="00616277"/>
    <w:rsid w:val="0062364A"/>
    <w:rsid w:val="00626F72"/>
    <w:rsid w:val="00627490"/>
    <w:rsid w:val="00630073"/>
    <w:rsid w:val="0063139D"/>
    <w:rsid w:val="00635B47"/>
    <w:rsid w:val="00644895"/>
    <w:rsid w:val="00651029"/>
    <w:rsid w:val="00651C9B"/>
    <w:rsid w:val="00652020"/>
    <w:rsid w:val="00652D6A"/>
    <w:rsid w:val="0065673C"/>
    <w:rsid w:val="006600E4"/>
    <w:rsid w:val="00661811"/>
    <w:rsid w:val="00663993"/>
    <w:rsid w:val="0066406B"/>
    <w:rsid w:val="00665FF3"/>
    <w:rsid w:val="00666023"/>
    <w:rsid w:val="006672BC"/>
    <w:rsid w:val="006800BF"/>
    <w:rsid w:val="00680731"/>
    <w:rsid w:val="00680EC0"/>
    <w:rsid w:val="00680F43"/>
    <w:rsid w:val="00681A7A"/>
    <w:rsid w:val="00681EDB"/>
    <w:rsid w:val="00682E6F"/>
    <w:rsid w:val="0068437D"/>
    <w:rsid w:val="006912AB"/>
    <w:rsid w:val="00696248"/>
    <w:rsid w:val="00697174"/>
    <w:rsid w:val="00697A68"/>
    <w:rsid w:val="00697F88"/>
    <w:rsid w:val="006A13AD"/>
    <w:rsid w:val="006A45D8"/>
    <w:rsid w:val="006A50FA"/>
    <w:rsid w:val="006A5848"/>
    <w:rsid w:val="006A5DEC"/>
    <w:rsid w:val="006A679A"/>
    <w:rsid w:val="006A6DF5"/>
    <w:rsid w:val="006A7A74"/>
    <w:rsid w:val="006B26FF"/>
    <w:rsid w:val="006B4FB8"/>
    <w:rsid w:val="006B660E"/>
    <w:rsid w:val="006B6E88"/>
    <w:rsid w:val="006C1C87"/>
    <w:rsid w:val="006C1D7C"/>
    <w:rsid w:val="006C23C0"/>
    <w:rsid w:val="006C3097"/>
    <w:rsid w:val="006C7D5A"/>
    <w:rsid w:val="006D0D75"/>
    <w:rsid w:val="006D0F26"/>
    <w:rsid w:val="006D4CAB"/>
    <w:rsid w:val="006E1256"/>
    <w:rsid w:val="006E24D5"/>
    <w:rsid w:val="006E38E5"/>
    <w:rsid w:val="006E66EC"/>
    <w:rsid w:val="006F0CD0"/>
    <w:rsid w:val="006F26A9"/>
    <w:rsid w:val="006F2992"/>
    <w:rsid w:val="006F665D"/>
    <w:rsid w:val="007026E3"/>
    <w:rsid w:val="00702B69"/>
    <w:rsid w:val="00703A27"/>
    <w:rsid w:val="00705A72"/>
    <w:rsid w:val="007077DE"/>
    <w:rsid w:val="007112FB"/>
    <w:rsid w:val="00714850"/>
    <w:rsid w:val="00721410"/>
    <w:rsid w:val="00723F73"/>
    <w:rsid w:val="00724A6B"/>
    <w:rsid w:val="007271B7"/>
    <w:rsid w:val="00727321"/>
    <w:rsid w:val="007275E0"/>
    <w:rsid w:val="0073153C"/>
    <w:rsid w:val="007329DC"/>
    <w:rsid w:val="007403AC"/>
    <w:rsid w:val="00740989"/>
    <w:rsid w:val="007418E6"/>
    <w:rsid w:val="00741DE2"/>
    <w:rsid w:val="00742241"/>
    <w:rsid w:val="00742FA8"/>
    <w:rsid w:val="007439D6"/>
    <w:rsid w:val="00744680"/>
    <w:rsid w:val="00746AE2"/>
    <w:rsid w:val="00750B45"/>
    <w:rsid w:val="00750F3F"/>
    <w:rsid w:val="007518DF"/>
    <w:rsid w:val="00754130"/>
    <w:rsid w:val="00755573"/>
    <w:rsid w:val="00755BCC"/>
    <w:rsid w:val="00756F0C"/>
    <w:rsid w:val="00757B15"/>
    <w:rsid w:val="0076168A"/>
    <w:rsid w:val="007622B3"/>
    <w:rsid w:val="007630F5"/>
    <w:rsid w:val="00763D6A"/>
    <w:rsid w:val="0076480E"/>
    <w:rsid w:val="00766600"/>
    <w:rsid w:val="007673EC"/>
    <w:rsid w:val="007710DF"/>
    <w:rsid w:val="00774D99"/>
    <w:rsid w:val="00775162"/>
    <w:rsid w:val="007759AE"/>
    <w:rsid w:val="0077603C"/>
    <w:rsid w:val="00777DA7"/>
    <w:rsid w:val="00781561"/>
    <w:rsid w:val="00781A8B"/>
    <w:rsid w:val="00782554"/>
    <w:rsid w:val="0078282C"/>
    <w:rsid w:val="00783A50"/>
    <w:rsid w:val="007855C9"/>
    <w:rsid w:val="00792883"/>
    <w:rsid w:val="00795F11"/>
    <w:rsid w:val="00796897"/>
    <w:rsid w:val="00796B57"/>
    <w:rsid w:val="00797E07"/>
    <w:rsid w:val="007A0189"/>
    <w:rsid w:val="007A350F"/>
    <w:rsid w:val="007A4C00"/>
    <w:rsid w:val="007A5013"/>
    <w:rsid w:val="007A5FD9"/>
    <w:rsid w:val="007B1D7D"/>
    <w:rsid w:val="007B2053"/>
    <w:rsid w:val="007B2517"/>
    <w:rsid w:val="007B6F7C"/>
    <w:rsid w:val="007C131C"/>
    <w:rsid w:val="007C3F4A"/>
    <w:rsid w:val="007C3F6E"/>
    <w:rsid w:val="007C4BED"/>
    <w:rsid w:val="007C54BF"/>
    <w:rsid w:val="007C7936"/>
    <w:rsid w:val="007D26AF"/>
    <w:rsid w:val="007D499E"/>
    <w:rsid w:val="007D63D5"/>
    <w:rsid w:val="007D74B0"/>
    <w:rsid w:val="007E10C1"/>
    <w:rsid w:val="007E15CD"/>
    <w:rsid w:val="007E4D31"/>
    <w:rsid w:val="007E76A1"/>
    <w:rsid w:val="007F18ED"/>
    <w:rsid w:val="007F19B2"/>
    <w:rsid w:val="007F2CA7"/>
    <w:rsid w:val="007F311C"/>
    <w:rsid w:val="007F6EA4"/>
    <w:rsid w:val="007F7CD5"/>
    <w:rsid w:val="00801306"/>
    <w:rsid w:val="0080214D"/>
    <w:rsid w:val="008074E6"/>
    <w:rsid w:val="0081156A"/>
    <w:rsid w:val="00812B88"/>
    <w:rsid w:val="00813C82"/>
    <w:rsid w:val="00813F6E"/>
    <w:rsid w:val="008167ED"/>
    <w:rsid w:val="008168D0"/>
    <w:rsid w:val="00820439"/>
    <w:rsid w:val="0082326A"/>
    <w:rsid w:val="008237F8"/>
    <w:rsid w:val="00824800"/>
    <w:rsid w:val="00834DEE"/>
    <w:rsid w:val="00835391"/>
    <w:rsid w:val="0084355B"/>
    <w:rsid w:val="00847428"/>
    <w:rsid w:val="008522B1"/>
    <w:rsid w:val="0085510D"/>
    <w:rsid w:val="00855DC4"/>
    <w:rsid w:val="00856C23"/>
    <w:rsid w:val="00860957"/>
    <w:rsid w:val="008659E4"/>
    <w:rsid w:val="00865BBC"/>
    <w:rsid w:val="00866136"/>
    <w:rsid w:val="00872F3F"/>
    <w:rsid w:val="00876331"/>
    <w:rsid w:val="008804E7"/>
    <w:rsid w:val="008839DD"/>
    <w:rsid w:val="00885752"/>
    <w:rsid w:val="008950C4"/>
    <w:rsid w:val="00895F31"/>
    <w:rsid w:val="00896EF8"/>
    <w:rsid w:val="008A00A1"/>
    <w:rsid w:val="008A7802"/>
    <w:rsid w:val="008A7E54"/>
    <w:rsid w:val="008A7E64"/>
    <w:rsid w:val="008B04DD"/>
    <w:rsid w:val="008B06C2"/>
    <w:rsid w:val="008B1ED8"/>
    <w:rsid w:val="008B4E02"/>
    <w:rsid w:val="008B5775"/>
    <w:rsid w:val="008B7CD2"/>
    <w:rsid w:val="008C0A7C"/>
    <w:rsid w:val="008C15B2"/>
    <w:rsid w:val="008C36A3"/>
    <w:rsid w:val="008C3BB2"/>
    <w:rsid w:val="008C5CE2"/>
    <w:rsid w:val="008C61F9"/>
    <w:rsid w:val="008D2195"/>
    <w:rsid w:val="008D2E3E"/>
    <w:rsid w:val="008D3349"/>
    <w:rsid w:val="008D6ADA"/>
    <w:rsid w:val="008E0085"/>
    <w:rsid w:val="008E1ED3"/>
    <w:rsid w:val="008E7E19"/>
    <w:rsid w:val="008F1CCB"/>
    <w:rsid w:val="008F1D79"/>
    <w:rsid w:val="008F1E4B"/>
    <w:rsid w:val="009006AF"/>
    <w:rsid w:val="00905578"/>
    <w:rsid w:val="0090587F"/>
    <w:rsid w:val="00913455"/>
    <w:rsid w:val="00915CD0"/>
    <w:rsid w:val="00917EDE"/>
    <w:rsid w:val="00920637"/>
    <w:rsid w:val="0092083A"/>
    <w:rsid w:val="00922B2A"/>
    <w:rsid w:val="009234A6"/>
    <w:rsid w:val="00924325"/>
    <w:rsid w:val="0093139D"/>
    <w:rsid w:val="009320D1"/>
    <w:rsid w:val="0093249B"/>
    <w:rsid w:val="00932EB1"/>
    <w:rsid w:val="00932EE2"/>
    <w:rsid w:val="00934247"/>
    <w:rsid w:val="00934755"/>
    <w:rsid w:val="00934FFE"/>
    <w:rsid w:val="009354AB"/>
    <w:rsid w:val="00937623"/>
    <w:rsid w:val="00937AB7"/>
    <w:rsid w:val="0094493B"/>
    <w:rsid w:val="009450F4"/>
    <w:rsid w:val="009457FE"/>
    <w:rsid w:val="00946DDE"/>
    <w:rsid w:val="009507C0"/>
    <w:rsid w:val="00950AAB"/>
    <w:rsid w:val="0095240E"/>
    <w:rsid w:val="009539B0"/>
    <w:rsid w:val="00953DB7"/>
    <w:rsid w:val="009570D7"/>
    <w:rsid w:val="00957CA6"/>
    <w:rsid w:val="00963727"/>
    <w:rsid w:val="0096668C"/>
    <w:rsid w:val="0097170F"/>
    <w:rsid w:val="00972338"/>
    <w:rsid w:val="009736EA"/>
    <w:rsid w:val="00974DBE"/>
    <w:rsid w:val="00975148"/>
    <w:rsid w:val="00975D37"/>
    <w:rsid w:val="00977DF8"/>
    <w:rsid w:val="00980F33"/>
    <w:rsid w:val="009827F9"/>
    <w:rsid w:val="00984624"/>
    <w:rsid w:val="00985B60"/>
    <w:rsid w:val="00986007"/>
    <w:rsid w:val="00986BDB"/>
    <w:rsid w:val="009906E2"/>
    <w:rsid w:val="00991EF6"/>
    <w:rsid w:val="0099426B"/>
    <w:rsid w:val="009946A3"/>
    <w:rsid w:val="00994B43"/>
    <w:rsid w:val="009958AA"/>
    <w:rsid w:val="0099640A"/>
    <w:rsid w:val="00997B1A"/>
    <w:rsid w:val="009A1935"/>
    <w:rsid w:val="009A5A37"/>
    <w:rsid w:val="009B228E"/>
    <w:rsid w:val="009B7EB0"/>
    <w:rsid w:val="009C2695"/>
    <w:rsid w:val="009C4D1A"/>
    <w:rsid w:val="009D167A"/>
    <w:rsid w:val="009D17B2"/>
    <w:rsid w:val="009D233F"/>
    <w:rsid w:val="009D4DE4"/>
    <w:rsid w:val="009D7CDD"/>
    <w:rsid w:val="009E4C63"/>
    <w:rsid w:val="009E56A4"/>
    <w:rsid w:val="009E56A6"/>
    <w:rsid w:val="009E5950"/>
    <w:rsid w:val="009F33AE"/>
    <w:rsid w:val="009F3B8F"/>
    <w:rsid w:val="00A02D35"/>
    <w:rsid w:val="00A03397"/>
    <w:rsid w:val="00A07627"/>
    <w:rsid w:val="00A10928"/>
    <w:rsid w:val="00A10A2B"/>
    <w:rsid w:val="00A137CE"/>
    <w:rsid w:val="00A13C8F"/>
    <w:rsid w:val="00A14809"/>
    <w:rsid w:val="00A159E2"/>
    <w:rsid w:val="00A21FB7"/>
    <w:rsid w:val="00A222AC"/>
    <w:rsid w:val="00A23B0F"/>
    <w:rsid w:val="00A25336"/>
    <w:rsid w:val="00A25465"/>
    <w:rsid w:val="00A25C77"/>
    <w:rsid w:val="00A300F8"/>
    <w:rsid w:val="00A3080F"/>
    <w:rsid w:val="00A329BF"/>
    <w:rsid w:val="00A3309B"/>
    <w:rsid w:val="00A34B9A"/>
    <w:rsid w:val="00A47373"/>
    <w:rsid w:val="00A50BC1"/>
    <w:rsid w:val="00A5223D"/>
    <w:rsid w:val="00A62EFD"/>
    <w:rsid w:val="00A64430"/>
    <w:rsid w:val="00A65021"/>
    <w:rsid w:val="00A650D3"/>
    <w:rsid w:val="00A65810"/>
    <w:rsid w:val="00A6714E"/>
    <w:rsid w:val="00A67D63"/>
    <w:rsid w:val="00A7349A"/>
    <w:rsid w:val="00A7523B"/>
    <w:rsid w:val="00A829A0"/>
    <w:rsid w:val="00A83B72"/>
    <w:rsid w:val="00A84243"/>
    <w:rsid w:val="00A85A1D"/>
    <w:rsid w:val="00A863EC"/>
    <w:rsid w:val="00A907D2"/>
    <w:rsid w:val="00A912E4"/>
    <w:rsid w:val="00A91396"/>
    <w:rsid w:val="00A921BC"/>
    <w:rsid w:val="00A93319"/>
    <w:rsid w:val="00A95A68"/>
    <w:rsid w:val="00A97C3E"/>
    <w:rsid w:val="00AA2714"/>
    <w:rsid w:val="00AA2A8F"/>
    <w:rsid w:val="00AA2C2F"/>
    <w:rsid w:val="00AA2F5B"/>
    <w:rsid w:val="00AA3497"/>
    <w:rsid w:val="00AA3E90"/>
    <w:rsid w:val="00AA59BB"/>
    <w:rsid w:val="00AA5E84"/>
    <w:rsid w:val="00AA6DA8"/>
    <w:rsid w:val="00AA6FA6"/>
    <w:rsid w:val="00AB354A"/>
    <w:rsid w:val="00AB3C03"/>
    <w:rsid w:val="00AB3F55"/>
    <w:rsid w:val="00AB3FA9"/>
    <w:rsid w:val="00AB445F"/>
    <w:rsid w:val="00AB691F"/>
    <w:rsid w:val="00AC0AFF"/>
    <w:rsid w:val="00AC232F"/>
    <w:rsid w:val="00AC31C6"/>
    <w:rsid w:val="00AC5BCD"/>
    <w:rsid w:val="00AC5C92"/>
    <w:rsid w:val="00AD4589"/>
    <w:rsid w:val="00AE3B87"/>
    <w:rsid w:val="00AE493C"/>
    <w:rsid w:val="00AE6913"/>
    <w:rsid w:val="00AE6D7E"/>
    <w:rsid w:val="00AF2AEF"/>
    <w:rsid w:val="00AF2DD5"/>
    <w:rsid w:val="00AF48F7"/>
    <w:rsid w:val="00AF4DBF"/>
    <w:rsid w:val="00AF5E76"/>
    <w:rsid w:val="00AF7F5B"/>
    <w:rsid w:val="00B008EA"/>
    <w:rsid w:val="00B00CBA"/>
    <w:rsid w:val="00B038A5"/>
    <w:rsid w:val="00B03D23"/>
    <w:rsid w:val="00B058CA"/>
    <w:rsid w:val="00B06033"/>
    <w:rsid w:val="00B10A10"/>
    <w:rsid w:val="00B11D8C"/>
    <w:rsid w:val="00B12BCB"/>
    <w:rsid w:val="00B1344C"/>
    <w:rsid w:val="00B13C3E"/>
    <w:rsid w:val="00B15945"/>
    <w:rsid w:val="00B22C74"/>
    <w:rsid w:val="00B23856"/>
    <w:rsid w:val="00B2450F"/>
    <w:rsid w:val="00B248CA"/>
    <w:rsid w:val="00B26122"/>
    <w:rsid w:val="00B27F9A"/>
    <w:rsid w:val="00B31FF7"/>
    <w:rsid w:val="00B32989"/>
    <w:rsid w:val="00B35216"/>
    <w:rsid w:val="00B35911"/>
    <w:rsid w:val="00B35FD6"/>
    <w:rsid w:val="00B362FA"/>
    <w:rsid w:val="00B428BA"/>
    <w:rsid w:val="00B5133A"/>
    <w:rsid w:val="00B546DB"/>
    <w:rsid w:val="00B57781"/>
    <w:rsid w:val="00B63517"/>
    <w:rsid w:val="00B63A91"/>
    <w:rsid w:val="00B67CB2"/>
    <w:rsid w:val="00B70EB2"/>
    <w:rsid w:val="00B72A99"/>
    <w:rsid w:val="00B75886"/>
    <w:rsid w:val="00B80178"/>
    <w:rsid w:val="00B81A1A"/>
    <w:rsid w:val="00B83792"/>
    <w:rsid w:val="00B8575E"/>
    <w:rsid w:val="00B87B20"/>
    <w:rsid w:val="00B9269E"/>
    <w:rsid w:val="00B944D4"/>
    <w:rsid w:val="00B96200"/>
    <w:rsid w:val="00BA322A"/>
    <w:rsid w:val="00BA5C4E"/>
    <w:rsid w:val="00BA7944"/>
    <w:rsid w:val="00BB0223"/>
    <w:rsid w:val="00BB05E0"/>
    <w:rsid w:val="00BB08B3"/>
    <w:rsid w:val="00BB20E7"/>
    <w:rsid w:val="00BB39FC"/>
    <w:rsid w:val="00BB67D3"/>
    <w:rsid w:val="00BB6C57"/>
    <w:rsid w:val="00BC1A2F"/>
    <w:rsid w:val="00BC1AEC"/>
    <w:rsid w:val="00BC36E2"/>
    <w:rsid w:val="00BC4D80"/>
    <w:rsid w:val="00BC6E1B"/>
    <w:rsid w:val="00BD1EB9"/>
    <w:rsid w:val="00BD350C"/>
    <w:rsid w:val="00BD5DE4"/>
    <w:rsid w:val="00BD667D"/>
    <w:rsid w:val="00BD68BE"/>
    <w:rsid w:val="00BD6E70"/>
    <w:rsid w:val="00BD732C"/>
    <w:rsid w:val="00BE1022"/>
    <w:rsid w:val="00BE7B90"/>
    <w:rsid w:val="00BF01F7"/>
    <w:rsid w:val="00BF4CB2"/>
    <w:rsid w:val="00C019C9"/>
    <w:rsid w:val="00C02DFB"/>
    <w:rsid w:val="00C043D1"/>
    <w:rsid w:val="00C049CC"/>
    <w:rsid w:val="00C057F9"/>
    <w:rsid w:val="00C07BD1"/>
    <w:rsid w:val="00C13C22"/>
    <w:rsid w:val="00C151D3"/>
    <w:rsid w:val="00C17B2E"/>
    <w:rsid w:val="00C20C93"/>
    <w:rsid w:val="00C24056"/>
    <w:rsid w:val="00C27E78"/>
    <w:rsid w:val="00C32823"/>
    <w:rsid w:val="00C362A9"/>
    <w:rsid w:val="00C368C3"/>
    <w:rsid w:val="00C40D29"/>
    <w:rsid w:val="00C47636"/>
    <w:rsid w:val="00C47806"/>
    <w:rsid w:val="00C52461"/>
    <w:rsid w:val="00C52B37"/>
    <w:rsid w:val="00C536BF"/>
    <w:rsid w:val="00C558D9"/>
    <w:rsid w:val="00C55C0E"/>
    <w:rsid w:val="00C600D2"/>
    <w:rsid w:val="00C602FE"/>
    <w:rsid w:val="00C6303F"/>
    <w:rsid w:val="00C6401E"/>
    <w:rsid w:val="00C66B31"/>
    <w:rsid w:val="00C673F6"/>
    <w:rsid w:val="00C67B24"/>
    <w:rsid w:val="00C67F58"/>
    <w:rsid w:val="00C7125E"/>
    <w:rsid w:val="00C71A79"/>
    <w:rsid w:val="00C72725"/>
    <w:rsid w:val="00C7360C"/>
    <w:rsid w:val="00C7410E"/>
    <w:rsid w:val="00C809A6"/>
    <w:rsid w:val="00C8562D"/>
    <w:rsid w:val="00C85A96"/>
    <w:rsid w:val="00C96CB4"/>
    <w:rsid w:val="00CA47D7"/>
    <w:rsid w:val="00CB1459"/>
    <w:rsid w:val="00CB3C32"/>
    <w:rsid w:val="00CB4220"/>
    <w:rsid w:val="00CB5410"/>
    <w:rsid w:val="00CB5EF5"/>
    <w:rsid w:val="00CB771C"/>
    <w:rsid w:val="00CC0105"/>
    <w:rsid w:val="00CC14A8"/>
    <w:rsid w:val="00CC33DC"/>
    <w:rsid w:val="00CC542D"/>
    <w:rsid w:val="00CC56C6"/>
    <w:rsid w:val="00CD1D08"/>
    <w:rsid w:val="00CD44CC"/>
    <w:rsid w:val="00CD4F8C"/>
    <w:rsid w:val="00CD5B40"/>
    <w:rsid w:val="00CD723E"/>
    <w:rsid w:val="00CE2B56"/>
    <w:rsid w:val="00CE2FE9"/>
    <w:rsid w:val="00CE3F22"/>
    <w:rsid w:val="00CE4024"/>
    <w:rsid w:val="00CF02AF"/>
    <w:rsid w:val="00CF0BF8"/>
    <w:rsid w:val="00CF23A9"/>
    <w:rsid w:val="00CF3565"/>
    <w:rsid w:val="00CF425F"/>
    <w:rsid w:val="00CF730E"/>
    <w:rsid w:val="00D004FA"/>
    <w:rsid w:val="00D039A4"/>
    <w:rsid w:val="00D10597"/>
    <w:rsid w:val="00D1187F"/>
    <w:rsid w:val="00D13BED"/>
    <w:rsid w:val="00D15493"/>
    <w:rsid w:val="00D204C8"/>
    <w:rsid w:val="00D210E8"/>
    <w:rsid w:val="00D21F1D"/>
    <w:rsid w:val="00D25101"/>
    <w:rsid w:val="00D26A05"/>
    <w:rsid w:val="00D32AC8"/>
    <w:rsid w:val="00D345A8"/>
    <w:rsid w:val="00D34FA8"/>
    <w:rsid w:val="00D517E1"/>
    <w:rsid w:val="00D56357"/>
    <w:rsid w:val="00D6042C"/>
    <w:rsid w:val="00D60ABF"/>
    <w:rsid w:val="00D60FB9"/>
    <w:rsid w:val="00D61C5D"/>
    <w:rsid w:val="00D6343B"/>
    <w:rsid w:val="00D7022E"/>
    <w:rsid w:val="00D70A18"/>
    <w:rsid w:val="00D715E2"/>
    <w:rsid w:val="00D71F49"/>
    <w:rsid w:val="00D73F1F"/>
    <w:rsid w:val="00D754D8"/>
    <w:rsid w:val="00D75684"/>
    <w:rsid w:val="00D75AB8"/>
    <w:rsid w:val="00D75BE4"/>
    <w:rsid w:val="00D75EAD"/>
    <w:rsid w:val="00D761B9"/>
    <w:rsid w:val="00D76FDD"/>
    <w:rsid w:val="00D85BF6"/>
    <w:rsid w:val="00D8629A"/>
    <w:rsid w:val="00D871C5"/>
    <w:rsid w:val="00D8734F"/>
    <w:rsid w:val="00D92A9A"/>
    <w:rsid w:val="00D943BA"/>
    <w:rsid w:val="00D94D06"/>
    <w:rsid w:val="00DA27E8"/>
    <w:rsid w:val="00DA70F8"/>
    <w:rsid w:val="00DA7C33"/>
    <w:rsid w:val="00DA7E8E"/>
    <w:rsid w:val="00DB2DCA"/>
    <w:rsid w:val="00DB3204"/>
    <w:rsid w:val="00DB3C54"/>
    <w:rsid w:val="00DB45A2"/>
    <w:rsid w:val="00DB6240"/>
    <w:rsid w:val="00DB72E7"/>
    <w:rsid w:val="00DC212F"/>
    <w:rsid w:val="00DC2B13"/>
    <w:rsid w:val="00DC5166"/>
    <w:rsid w:val="00DC74AC"/>
    <w:rsid w:val="00DD04DC"/>
    <w:rsid w:val="00DD061B"/>
    <w:rsid w:val="00DD580B"/>
    <w:rsid w:val="00DD7FF3"/>
    <w:rsid w:val="00DE0BEF"/>
    <w:rsid w:val="00DE27A5"/>
    <w:rsid w:val="00DE4B5C"/>
    <w:rsid w:val="00DF4C1D"/>
    <w:rsid w:val="00DF7579"/>
    <w:rsid w:val="00DF7F89"/>
    <w:rsid w:val="00E01402"/>
    <w:rsid w:val="00E03E46"/>
    <w:rsid w:val="00E07474"/>
    <w:rsid w:val="00E2251D"/>
    <w:rsid w:val="00E22E9A"/>
    <w:rsid w:val="00E24106"/>
    <w:rsid w:val="00E2723D"/>
    <w:rsid w:val="00E32AA0"/>
    <w:rsid w:val="00E34391"/>
    <w:rsid w:val="00E36B2A"/>
    <w:rsid w:val="00E37F2B"/>
    <w:rsid w:val="00E41C06"/>
    <w:rsid w:val="00E42684"/>
    <w:rsid w:val="00E45EB7"/>
    <w:rsid w:val="00E4665D"/>
    <w:rsid w:val="00E511FA"/>
    <w:rsid w:val="00E532F7"/>
    <w:rsid w:val="00E53904"/>
    <w:rsid w:val="00E5610B"/>
    <w:rsid w:val="00E60468"/>
    <w:rsid w:val="00E62AFB"/>
    <w:rsid w:val="00E6331E"/>
    <w:rsid w:val="00E6376F"/>
    <w:rsid w:val="00E6417A"/>
    <w:rsid w:val="00E64F06"/>
    <w:rsid w:val="00E70EF6"/>
    <w:rsid w:val="00E71DC8"/>
    <w:rsid w:val="00E723E2"/>
    <w:rsid w:val="00E750E6"/>
    <w:rsid w:val="00E76445"/>
    <w:rsid w:val="00E81277"/>
    <w:rsid w:val="00E819AB"/>
    <w:rsid w:val="00E81D2B"/>
    <w:rsid w:val="00E849F4"/>
    <w:rsid w:val="00E872F4"/>
    <w:rsid w:val="00E917B0"/>
    <w:rsid w:val="00E91E20"/>
    <w:rsid w:val="00E92CAE"/>
    <w:rsid w:val="00E953BA"/>
    <w:rsid w:val="00E9654C"/>
    <w:rsid w:val="00E96C82"/>
    <w:rsid w:val="00EA27FD"/>
    <w:rsid w:val="00EA5BBC"/>
    <w:rsid w:val="00EA5CAC"/>
    <w:rsid w:val="00EA7892"/>
    <w:rsid w:val="00EB0C20"/>
    <w:rsid w:val="00EB1E7A"/>
    <w:rsid w:val="00EB23E4"/>
    <w:rsid w:val="00EB7253"/>
    <w:rsid w:val="00EB7E9A"/>
    <w:rsid w:val="00EC1390"/>
    <w:rsid w:val="00EC139D"/>
    <w:rsid w:val="00EC3249"/>
    <w:rsid w:val="00EC5647"/>
    <w:rsid w:val="00ED0993"/>
    <w:rsid w:val="00ED17E7"/>
    <w:rsid w:val="00ED1DF3"/>
    <w:rsid w:val="00ED212C"/>
    <w:rsid w:val="00ED2F8E"/>
    <w:rsid w:val="00ED43E9"/>
    <w:rsid w:val="00ED532C"/>
    <w:rsid w:val="00ED79DD"/>
    <w:rsid w:val="00EE21C7"/>
    <w:rsid w:val="00EE36F1"/>
    <w:rsid w:val="00EE5161"/>
    <w:rsid w:val="00EE5BBF"/>
    <w:rsid w:val="00EE6D50"/>
    <w:rsid w:val="00EE7DCB"/>
    <w:rsid w:val="00EF1B23"/>
    <w:rsid w:val="00EF1EF8"/>
    <w:rsid w:val="00EF2F08"/>
    <w:rsid w:val="00EF40A5"/>
    <w:rsid w:val="00EF51DB"/>
    <w:rsid w:val="00EF79E4"/>
    <w:rsid w:val="00EF7A00"/>
    <w:rsid w:val="00F0041B"/>
    <w:rsid w:val="00F03D3E"/>
    <w:rsid w:val="00F042ED"/>
    <w:rsid w:val="00F0566D"/>
    <w:rsid w:val="00F0673F"/>
    <w:rsid w:val="00F0720F"/>
    <w:rsid w:val="00F11C8F"/>
    <w:rsid w:val="00F133FD"/>
    <w:rsid w:val="00F13FBE"/>
    <w:rsid w:val="00F17DA6"/>
    <w:rsid w:val="00F2086A"/>
    <w:rsid w:val="00F23672"/>
    <w:rsid w:val="00F237A3"/>
    <w:rsid w:val="00F2449B"/>
    <w:rsid w:val="00F247BB"/>
    <w:rsid w:val="00F2534F"/>
    <w:rsid w:val="00F25D45"/>
    <w:rsid w:val="00F27A2E"/>
    <w:rsid w:val="00F30757"/>
    <w:rsid w:val="00F33075"/>
    <w:rsid w:val="00F3670D"/>
    <w:rsid w:val="00F41BAE"/>
    <w:rsid w:val="00F41D8D"/>
    <w:rsid w:val="00F42F7D"/>
    <w:rsid w:val="00F451EC"/>
    <w:rsid w:val="00F456E4"/>
    <w:rsid w:val="00F4635F"/>
    <w:rsid w:val="00F5071A"/>
    <w:rsid w:val="00F509CB"/>
    <w:rsid w:val="00F52965"/>
    <w:rsid w:val="00F52D0F"/>
    <w:rsid w:val="00F54002"/>
    <w:rsid w:val="00F56BE9"/>
    <w:rsid w:val="00F5720C"/>
    <w:rsid w:val="00F57297"/>
    <w:rsid w:val="00F614E8"/>
    <w:rsid w:val="00F639A8"/>
    <w:rsid w:val="00F63AF2"/>
    <w:rsid w:val="00F65D03"/>
    <w:rsid w:val="00F661A3"/>
    <w:rsid w:val="00F663DC"/>
    <w:rsid w:val="00F670BF"/>
    <w:rsid w:val="00F75077"/>
    <w:rsid w:val="00F83BCB"/>
    <w:rsid w:val="00F84A75"/>
    <w:rsid w:val="00F84C7F"/>
    <w:rsid w:val="00F8565C"/>
    <w:rsid w:val="00F8757D"/>
    <w:rsid w:val="00F92A01"/>
    <w:rsid w:val="00F9575F"/>
    <w:rsid w:val="00FA071E"/>
    <w:rsid w:val="00FA098F"/>
    <w:rsid w:val="00FA59A2"/>
    <w:rsid w:val="00FA5A64"/>
    <w:rsid w:val="00FA72EC"/>
    <w:rsid w:val="00FA73FD"/>
    <w:rsid w:val="00FB1DD8"/>
    <w:rsid w:val="00FB20C0"/>
    <w:rsid w:val="00FB4D54"/>
    <w:rsid w:val="00FB5FD8"/>
    <w:rsid w:val="00FC0681"/>
    <w:rsid w:val="00FC12D7"/>
    <w:rsid w:val="00FC4F96"/>
    <w:rsid w:val="00FD006D"/>
    <w:rsid w:val="00FD05BA"/>
    <w:rsid w:val="00FD5997"/>
    <w:rsid w:val="00FE05AA"/>
    <w:rsid w:val="00FE16D2"/>
    <w:rsid w:val="00FE40DF"/>
    <w:rsid w:val="00FE4463"/>
    <w:rsid w:val="00FE67ED"/>
    <w:rsid w:val="00FE7B3B"/>
    <w:rsid w:val="00FF04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E32EFC7"/>
  <w14:defaultImageDpi w14:val="32767"/>
  <w15:docId w15:val="{44411CED-EEA2-7947-8012-16F5A7B8CC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Arial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/>
    <w:lsdException w:name="heading 7" w:semiHidden="1" w:uiPriority="9" w:unhideWhenUsed="1"/>
    <w:lsdException w:name="heading 8" w:semiHidden="1" w:uiPriority="9" w:unhideWhenUsed="1"/>
    <w:lsdException w:name="heading 9" w:semiHidden="1" w:uiPriority="9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67"/>
    <w:lsdException w:name="No Spacing" w:uiPriority="68"/>
    <w:lsdException w:name="Light Shading" w:uiPriority="69"/>
    <w:lsdException w:name="Light List" w:uiPriority="70"/>
    <w:lsdException w:name="Light Grid" w:uiPriority="71"/>
    <w:lsdException w:name="Medium Shading 1" w:uiPriority="72"/>
    <w:lsdException w:name="Medium Shading 2" w:uiPriority="73"/>
    <w:lsdException w:name="Medium List 1" w:uiPriority="60"/>
    <w:lsdException w:name="Medium List 2" w:uiPriority="61"/>
    <w:lsdException w:name="Medium Grid 1" w:uiPriority="62"/>
    <w:lsdException w:name="Medium Grid 2" w:uiPriority="63"/>
    <w:lsdException w:name="Medium Grid 3" w:uiPriority="64"/>
    <w:lsdException w:name="Dark List" w:uiPriority="65"/>
    <w:lsdException w:name="Colorful Shading"/>
    <w:lsdException w:name="Colorful List" w:uiPriority="34" w:qFormat="1"/>
    <w:lsdException w:name="Colorful Grid" w:uiPriority="29" w:qFormat="1"/>
    <w:lsdException w:name="Light Shading Accent 1" w:uiPriority="30" w:qFormat="1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34" w:qFormat="1"/>
    <w:lsdException w:name="Quote" w:uiPriority="73"/>
    <w:lsdException w:name="Intense Quote" w:uiPriority="60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66"/>
    <w:lsdException w:name="Colorful List Accent 1" w:uiPriority="67"/>
    <w:lsdException w:name="Colorful Grid Accent 1" w:uiPriority="68"/>
    <w:lsdException w:name="Light Shading Accent 2" w:uiPriority="69"/>
    <w:lsdException w:name="Light List Accent 2" w:uiPriority="70"/>
    <w:lsdException w:name="Light Grid Accent 2" w:uiPriority="71"/>
    <w:lsdException w:name="Medium Shading 1 Accent 2" w:uiPriority="72"/>
    <w:lsdException w:name="Medium Shading 2 Accent 2" w:uiPriority="73"/>
    <w:lsdException w:name="Medium List 1 Accent 2" w:uiPriority="60"/>
    <w:lsdException w:name="Medium List 2 Accent 2" w:uiPriority="61"/>
    <w:lsdException w:name="Medium Grid 1 Accent 2" w:uiPriority="62"/>
    <w:lsdException w:name="Medium Grid 2 Accent 2" w:uiPriority="63"/>
    <w:lsdException w:name="Medium Grid 3 Accent 2" w:uiPriority="64"/>
    <w:lsdException w:name="Dark List Accent 2" w:uiPriority="65"/>
    <w:lsdException w:name="Colorful Shading Accent 2" w:uiPriority="66"/>
    <w:lsdException w:name="Colorful List Accent 2" w:uiPriority="67"/>
    <w:lsdException w:name="Colorful Grid Accent 2" w:uiPriority="68"/>
    <w:lsdException w:name="Light Shading Accent 3" w:uiPriority="69"/>
    <w:lsdException w:name="Light List Accent 3" w:uiPriority="70"/>
    <w:lsdException w:name="Light Grid Accent 3" w:uiPriority="71"/>
    <w:lsdException w:name="Medium Shading 1 Accent 3" w:uiPriority="72"/>
    <w:lsdException w:name="Medium Shading 2 Accent 3" w:uiPriority="73"/>
    <w:lsdException w:name="Medium List 1 Accent 3" w:uiPriority="60"/>
    <w:lsdException w:name="Medium List 2 Accent 3" w:uiPriority="61"/>
    <w:lsdException w:name="Medium Grid 1 Accent 3" w:uiPriority="62"/>
    <w:lsdException w:name="Medium Grid 2 Accent 3" w:uiPriority="63"/>
    <w:lsdException w:name="Medium Grid 3 Accent 3" w:uiPriority="64"/>
    <w:lsdException w:name="Dark List Accent 3" w:uiPriority="65"/>
    <w:lsdException w:name="Colorful Shading Accent 3" w:uiPriority="66"/>
    <w:lsdException w:name="Colorful List Accent 3" w:uiPriority="67"/>
    <w:lsdException w:name="Colorful Grid Accent 3" w:uiPriority="68"/>
    <w:lsdException w:name="Light Shading Accent 4" w:uiPriority="69"/>
    <w:lsdException w:name="Light List Accent 4" w:uiPriority="70"/>
    <w:lsdException w:name="Light Grid Accent 4" w:uiPriority="71"/>
    <w:lsdException w:name="Medium Shading 1 Accent 4" w:uiPriority="72"/>
    <w:lsdException w:name="Medium Shading 2 Accent 4" w:uiPriority="73"/>
    <w:lsdException w:name="Medium List 1 Accent 4" w:uiPriority="60"/>
    <w:lsdException w:name="Medium List 2 Accent 4" w:uiPriority="61"/>
    <w:lsdException w:name="Medium Grid 1 Accent 4" w:uiPriority="62"/>
    <w:lsdException w:name="Medium Grid 2 Accent 4" w:uiPriority="63"/>
    <w:lsdException w:name="Medium Grid 3 Accent 4" w:uiPriority="64"/>
    <w:lsdException w:name="Dark List Accent 4" w:uiPriority="65"/>
    <w:lsdException w:name="Colorful Shading Accent 4" w:uiPriority="66"/>
    <w:lsdException w:name="Colorful List Accent 4" w:uiPriority="67"/>
    <w:lsdException w:name="Colorful Grid Accent 4" w:uiPriority="68"/>
    <w:lsdException w:name="Light Shading Accent 5" w:uiPriority="69"/>
    <w:lsdException w:name="Light List Accent 5" w:uiPriority="70"/>
    <w:lsdException w:name="Light Grid Accent 5" w:uiPriority="71"/>
    <w:lsdException w:name="Medium Shading 1 Accent 5" w:uiPriority="72"/>
    <w:lsdException w:name="Medium Shading 2 Accent 5" w:uiPriority="73"/>
    <w:lsdException w:name="Medium List 1 Accent 5" w:uiPriority="60"/>
    <w:lsdException w:name="Medium List 2 Accent 5" w:uiPriority="61"/>
    <w:lsdException w:name="Medium Grid 1 Accent 5" w:uiPriority="62"/>
    <w:lsdException w:name="Medium Grid 2 Accent 5" w:uiPriority="63"/>
    <w:lsdException w:name="Medium Grid 3 Accent 5" w:uiPriority="64"/>
    <w:lsdException w:name="Dark List Accent 5" w:uiPriority="65"/>
    <w:lsdException w:name="Colorful Shading Accent 5" w:uiPriority="66"/>
    <w:lsdException w:name="Colorful List Accent 5" w:uiPriority="67"/>
    <w:lsdException w:name="Colorful Grid Accent 5" w:uiPriority="68"/>
    <w:lsdException w:name="Light Shading Accent 6" w:uiPriority="69"/>
    <w:lsdException w:name="Light List Accent 6" w:uiPriority="70"/>
    <w:lsdException w:name="Light Grid Accent 6" w:uiPriority="71"/>
    <w:lsdException w:name="Medium Shading 1 Accent 6" w:uiPriority="72"/>
    <w:lsdException w:name="Medium Shading 2 Accent 6" w:uiPriority="73"/>
    <w:lsdException w:name="Medium List 1 Accent 6" w:uiPriority="19" w:qFormat="1"/>
    <w:lsdException w:name="Medium List 2 Accent 6" w:uiPriority="21" w:qFormat="1"/>
    <w:lsdException w:name="Medium Grid 1 Accent 6" w:uiPriority="31" w:qFormat="1"/>
    <w:lsdException w:name="Medium Grid 2 Accent 6" w:uiPriority="32" w:qFormat="1"/>
    <w:lsdException w:name="Medium Grid 3 Accent 6" w:uiPriority="33" w:qFormat="1"/>
    <w:lsdException w:name="Dark List Accent 6" w:uiPriority="37"/>
    <w:lsdException w:name="Colorful Shading Accent 6" w:uiPriority="39" w:qFormat="1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91BBF"/>
    <w:pPr>
      <w:spacing w:after="160" w:line="360" w:lineRule="auto"/>
      <w:jc w:val="both"/>
    </w:pPr>
    <w:rPr>
      <w:rFonts w:ascii="Arial" w:hAnsi="Arial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42F7D"/>
    <w:pPr>
      <w:keepNext/>
      <w:keepLines/>
      <w:numPr>
        <w:numId w:val="4"/>
      </w:numPr>
      <w:spacing w:before="240"/>
      <w:jc w:val="center"/>
      <w:outlineLvl w:val="0"/>
    </w:pPr>
    <w:rPr>
      <w:rFonts w:eastAsia="Yu Gothic Light"/>
      <w:b/>
      <w:color w:val="000000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42F7D"/>
    <w:pPr>
      <w:keepNext/>
      <w:keepLines/>
      <w:numPr>
        <w:ilvl w:val="1"/>
        <w:numId w:val="4"/>
      </w:numPr>
      <w:spacing w:before="40"/>
      <w:outlineLvl w:val="1"/>
    </w:pPr>
    <w:rPr>
      <w:rFonts w:eastAsia="Yu Gothic Light"/>
      <w:b/>
      <w:color w:val="000000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42F7D"/>
    <w:pPr>
      <w:keepNext/>
      <w:keepLines/>
      <w:numPr>
        <w:ilvl w:val="2"/>
        <w:numId w:val="4"/>
      </w:numPr>
      <w:spacing w:before="40"/>
      <w:outlineLvl w:val="2"/>
    </w:pPr>
    <w:rPr>
      <w:rFonts w:eastAsia="Yu Gothic Light"/>
      <w:b/>
      <w:color w:val="000000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42F7D"/>
    <w:pPr>
      <w:keepNext/>
      <w:keepLines/>
      <w:numPr>
        <w:ilvl w:val="3"/>
        <w:numId w:val="4"/>
      </w:numPr>
      <w:spacing w:before="40"/>
      <w:outlineLvl w:val="3"/>
    </w:pPr>
    <w:rPr>
      <w:rFonts w:eastAsia="Yu Gothic Light" w:cs="Times New Roman"/>
      <w:b/>
      <w:iCs/>
      <w:color w:val="000000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F42F7D"/>
    <w:pPr>
      <w:keepNext/>
      <w:keepLines/>
      <w:numPr>
        <w:ilvl w:val="4"/>
        <w:numId w:val="4"/>
      </w:numPr>
      <w:spacing w:before="40"/>
      <w:outlineLvl w:val="4"/>
    </w:pPr>
    <w:rPr>
      <w:rFonts w:ascii="Calibri Light" w:eastAsia="Yu Gothic Light" w:hAnsi="Calibri Light" w:cs="Times New Roman"/>
      <w:color w:val="2E74B5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F42F7D"/>
    <w:pPr>
      <w:keepNext/>
      <w:keepLines/>
      <w:numPr>
        <w:ilvl w:val="5"/>
        <w:numId w:val="4"/>
      </w:numPr>
      <w:spacing w:before="40"/>
      <w:outlineLvl w:val="5"/>
    </w:pPr>
    <w:rPr>
      <w:rFonts w:ascii="Calibri Light" w:eastAsia="Yu Gothic Light" w:hAnsi="Calibri Light" w:cs="Times New Roman"/>
      <w:color w:val="1F4D78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F42F7D"/>
    <w:pPr>
      <w:keepNext/>
      <w:keepLines/>
      <w:numPr>
        <w:ilvl w:val="6"/>
        <w:numId w:val="4"/>
      </w:numPr>
      <w:spacing w:before="40"/>
      <w:outlineLvl w:val="6"/>
    </w:pPr>
    <w:rPr>
      <w:rFonts w:ascii="Calibri Light" w:eastAsia="Yu Gothic Light" w:hAnsi="Calibri Light" w:cs="Times New Roman"/>
      <w:i/>
      <w:iCs/>
      <w:color w:val="1F4D78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F42F7D"/>
    <w:pPr>
      <w:keepNext/>
      <w:keepLines/>
      <w:numPr>
        <w:ilvl w:val="7"/>
        <w:numId w:val="4"/>
      </w:numPr>
      <w:spacing w:before="40"/>
      <w:outlineLvl w:val="7"/>
    </w:pPr>
    <w:rPr>
      <w:rFonts w:ascii="Calibri Light" w:eastAsia="Yu Gothic Light" w:hAnsi="Calibri Light" w:cs="Times New Roman"/>
      <w:color w:val="272727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F42F7D"/>
    <w:pPr>
      <w:keepNext/>
      <w:keepLines/>
      <w:numPr>
        <w:ilvl w:val="8"/>
        <w:numId w:val="4"/>
      </w:numPr>
      <w:spacing w:before="40"/>
      <w:outlineLvl w:val="8"/>
    </w:pPr>
    <w:rPr>
      <w:rFonts w:ascii="Calibri Light" w:eastAsia="Yu Gothic Light" w:hAnsi="Calibri Light" w:cs="Times New Roman"/>
      <w:i/>
      <w:iCs/>
      <w:color w:val="272727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9827F9"/>
  </w:style>
  <w:style w:type="character" w:styleId="Hyperlink">
    <w:name w:val="Hyperlink"/>
    <w:uiPriority w:val="99"/>
    <w:unhideWhenUsed/>
    <w:rsid w:val="009827F9"/>
    <w:rPr>
      <w:color w:val="0000FF"/>
      <w:u w:val="single"/>
    </w:rPr>
  </w:style>
  <w:style w:type="paragraph" w:styleId="NormalWeb">
    <w:name w:val="Normal (Web)"/>
    <w:basedOn w:val="Normal"/>
    <w:uiPriority w:val="99"/>
    <w:unhideWhenUsed/>
    <w:rsid w:val="009354AB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customStyle="1" w:styleId="Heading1Char">
    <w:name w:val="Heading 1 Char"/>
    <w:link w:val="Heading1"/>
    <w:uiPriority w:val="9"/>
    <w:rsid w:val="00591BBF"/>
    <w:rPr>
      <w:rFonts w:ascii="Arial" w:eastAsia="Yu Gothic Light" w:hAnsi="Arial" w:cs="Arial"/>
      <w:b/>
      <w:color w:val="000000"/>
      <w:szCs w:val="22"/>
    </w:rPr>
  </w:style>
  <w:style w:type="character" w:customStyle="1" w:styleId="Heading2Char">
    <w:name w:val="Heading 2 Char"/>
    <w:link w:val="Heading2"/>
    <w:uiPriority w:val="9"/>
    <w:rsid w:val="00591BBF"/>
    <w:rPr>
      <w:rFonts w:ascii="Arial" w:eastAsia="Yu Gothic Light" w:hAnsi="Arial" w:cs="Arial"/>
      <w:b/>
      <w:color w:val="000000"/>
      <w:szCs w:val="22"/>
    </w:rPr>
  </w:style>
  <w:style w:type="paragraph" w:styleId="ListParagraph">
    <w:name w:val="List Paragraph"/>
    <w:basedOn w:val="Normal"/>
    <w:link w:val="ListParagraphChar"/>
    <w:uiPriority w:val="34"/>
    <w:qFormat/>
    <w:rsid w:val="00A5223D"/>
    <w:pPr>
      <w:ind w:left="720"/>
      <w:contextualSpacing/>
    </w:pPr>
  </w:style>
  <w:style w:type="character" w:customStyle="1" w:styleId="Heading3Char">
    <w:name w:val="Heading 3 Char"/>
    <w:link w:val="Heading3"/>
    <w:uiPriority w:val="9"/>
    <w:rsid w:val="00591BBF"/>
    <w:rPr>
      <w:rFonts w:ascii="Arial" w:eastAsia="Yu Gothic Light" w:hAnsi="Arial" w:cs="Arial"/>
      <w:b/>
      <w:color w:val="000000"/>
      <w:szCs w:val="22"/>
    </w:rPr>
  </w:style>
  <w:style w:type="paragraph" w:customStyle="1" w:styleId="Style1">
    <w:name w:val="Style1"/>
    <w:basedOn w:val="Normal"/>
    <w:rsid w:val="00847428"/>
    <w:pPr>
      <w:numPr>
        <w:numId w:val="1"/>
      </w:numPr>
    </w:pPr>
    <w:rPr>
      <w:b/>
      <w:color w:val="000000"/>
      <w:sz w:val="22"/>
      <w:szCs w:val="22"/>
    </w:rPr>
  </w:style>
  <w:style w:type="character" w:customStyle="1" w:styleId="Heading4Char">
    <w:name w:val="Heading 4 Char"/>
    <w:link w:val="Heading4"/>
    <w:uiPriority w:val="9"/>
    <w:rsid w:val="009D17B2"/>
    <w:rPr>
      <w:rFonts w:ascii="Arial" w:eastAsia="Yu Gothic Light" w:hAnsi="Arial" w:cs="Times New Roman"/>
      <w:b/>
      <w:iCs/>
      <w:color w:val="000000"/>
    </w:rPr>
  </w:style>
  <w:style w:type="character" w:customStyle="1" w:styleId="Heading5Char">
    <w:name w:val="Heading 5 Char"/>
    <w:link w:val="Heading5"/>
    <w:uiPriority w:val="9"/>
    <w:rsid w:val="007D74B0"/>
    <w:rPr>
      <w:rFonts w:ascii="Calibri Light" w:eastAsia="Yu Gothic Light" w:hAnsi="Calibri Light" w:cs="Times New Roman"/>
      <w:color w:val="2E74B5"/>
    </w:rPr>
  </w:style>
  <w:style w:type="character" w:customStyle="1" w:styleId="Heading6Char">
    <w:name w:val="Heading 6 Char"/>
    <w:link w:val="Heading6"/>
    <w:uiPriority w:val="9"/>
    <w:rsid w:val="007D74B0"/>
    <w:rPr>
      <w:rFonts w:ascii="Calibri Light" w:eastAsia="Yu Gothic Light" w:hAnsi="Calibri Light" w:cs="Times New Roman"/>
      <w:color w:val="1F4D78"/>
    </w:rPr>
  </w:style>
  <w:style w:type="character" w:customStyle="1" w:styleId="Heading7Char">
    <w:name w:val="Heading 7 Char"/>
    <w:link w:val="Heading7"/>
    <w:uiPriority w:val="9"/>
    <w:rsid w:val="007D74B0"/>
    <w:rPr>
      <w:rFonts w:ascii="Calibri Light" w:eastAsia="Yu Gothic Light" w:hAnsi="Calibri Light" w:cs="Times New Roman"/>
      <w:i/>
      <w:iCs/>
      <w:color w:val="1F4D78"/>
    </w:rPr>
  </w:style>
  <w:style w:type="character" w:customStyle="1" w:styleId="Heading8Char">
    <w:name w:val="Heading 8 Char"/>
    <w:link w:val="Heading8"/>
    <w:uiPriority w:val="9"/>
    <w:rsid w:val="007D74B0"/>
    <w:rPr>
      <w:rFonts w:ascii="Calibri Light" w:eastAsia="Yu Gothic Light" w:hAnsi="Calibri Light" w:cs="Times New Roman"/>
      <w:color w:val="272727"/>
      <w:sz w:val="21"/>
      <w:szCs w:val="21"/>
    </w:rPr>
  </w:style>
  <w:style w:type="character" w:customStyle="1" w:styleId="Heading9Char">
    <w:name w:val="Heading 9 Char"/>
    <w:link w:val="Heading9"/>
    <w:uiPriority w:val="9"/>
    <w:rsid w:val="007D74B0"/>
    <w:rPr>
      <w:rFonts w:ascii="Calibri Light" w:eastAsia="Yu Gothic Light" w:hAnsi="Calibri Light" w:cs="Times New Roman"/>
      <w:i/>
      <w:iCs/>
      <w:color w:val="272727"/>
      <w:sz w:val="21"/>
      <w:szCs w:val="21"/>
    </w:rPr>
  </w:style>
  <w:style w:type="paragraph" w:customStyle="1" w:styleId="Style2">
    <w:name w:val="Style2"/>
    <w:basedOn w:val="Style1"/>
    <w:rsid w:val="00847428"/>
    <w:pPr>
      <w:numPr>
        <w:numId w:val="2"/>
      </w:numPr>
    </w:pPr>
  </w:style>
  <w:style w:type="paragraph" w:customStyle="1" w:styleId="Style3">
    <w:name w:val="Style3"/>
    <w:basedOn w:val="Style1"/>
    <w:rsid w:val="00847428"/>
    <w:pPr>
      <w:numPr>
        <w:numId w:val="3"/>
      </w:numPr>
    </w:pPr>
  </w:style>
  <w:style w:type="character" w:customStyle="1" w:styleId="a">
    <w:name w:val="_"/>
    <w:basedOn w:val="DefaultParagraphFont"/>
    <w:rsid w:val="00463FA3"/>
  </w:style>
  <w:style w:type="paragraph" w:styleId="DocumentMap">
    <w:name w:val="Document Map"/>
    <w:basedOn w:val="Normal"/>
    <w:link w:val="DocumentMapChar"/>
    <w:uiPriority w:val="99"/>
    <w:semiHidden/>
    <w:unhideWhenUsed/>
    <w:rsid w:val="00290AA1"/>
    <w:rPr>
      <w:rFonts w:ascii="Times New Roman" w:hAnsi="Times New Roman" w:cs="Times New Roman"/>
    </w:rPr>
  </w:style>
  <w:style w:type="character" w:customStyle="1" w:styleId="DocumentMapChar">
    <w:name w:val="Document Map Char"/>
    <w:link w:val="DocumentMap"/>
    <w:uiPriority w:val="99"/>
    <w:semiHidden/>
    <w:rsid w:val="00290AA1"/>
    <w:rPr>
      <w:rFonts w:ascii="Times New Roman" w:hAnsi="Times New Roman" w:cs="Times New Roma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D1549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link w:val="HTMLPreformatted"/>
    <w:uiPriority w:val="99"/>
    <w:rsid w:val="00D15493"/>
    <w:rPr>
      <w:rFonts w:ascii="Courier New" w:hAnsi="Courier New" w:cs="Courier New"/>
      <w:sz w:val="20"/>
      <w:szCs w:val="20"/>
    </w:rPr>
  </w:style>
  <w:style w:type="paragraph" w:styleId="Revision">
    <w:name w:val="Revision"/>
    <w:hidden/>
    <w:uiPriority w:val="99"/>
    <w:semiHidden/>
    <w:rsid w:val="000F3A2D"/>
    <w:rPr>
      <w:sz w:val="24"/>
      <w:szCs w:val="24"/>
    </w:rPr>
  </w:style>
  <w:style w:type="table" w:styleId="TableGrid">
    <w:name w:val="Table Grid"/>
    <w:basedOn w:val="TableNormal"/>
    <w:uiPriority w:val="39"/>
    <w:rsid w:val="00975D3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1B2AE9"/>
    <w:pPr>
      <w:spacing w:after="200"/>
    </w:pPr>
    <w:rPr>
      <w:iCs/>
      <w:color w:val="44546A"/>
      <w:szCs w:val="18"/>
    </w:rPr>
  </w:style>
  <w:style w:type="paragraph" w:styleId="Header">
    <w:name w:val="header"/>
    <w:basedOn w:val="Normal"/>
    <w:link w:val="HeaderChar"/>
    <w:uiPriority w:val="99"/>
    <w:unhideWhenUsed/>
    <w:rsid w:val="00076E4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076E40"/>
  </w:style>
  <w:style w:type="paragraph" w:styleId="Footer">
    <w:name w:val="footer"/>
    <w:basedOn w:val="Normal"/>
    <w:link w:val="FooterChar"/>
    <w:uiPriority w:val="99"/>
    <w:unhideWhenUsed/>
    <w:rsid w:val="00076E4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076E40"/>
  </w:style>
  <w:style w:type="character" w:customStyle="1" w:styleId="ListParagraphChar">
    <w:name w:val="List Paragraph Char"/>
    <w:link w:val="ListParagraph"/>
    <w:uiPriority w:val="34"/>
    <w:locked/>
    <w:rsid w:val="00A03397"/>
  </w:style>
  <w:style w:type="paragraph" w:styleId="BalloonText">
    <w:name w:val="Balloon Text"/>
    <w:basedOn w:val="Normal"/>
    <w:link w:val="BalloonTextChar"/>
    <w:uiPriority w:val="99"/>
    <w:semiHidden/>
    <w:unhideWhenUsed/>
    <w:rsid w:val="00F2449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F2449B"/>
    <w:rPr>
      <w:rFonts w:ascii="Times New Roman" w:hAnsi="Times New Roman" w:cs="Times New Roman"/>
      <w:sz w:val="18"/>
      <w:szCs w:val="18"/>
    </w:rPr>
  </w:style>
  <w:style w:type="paragraph" w:customStyle="1" w:styleId="Default">
    <w:name w:val="Default"/>
    <w:rsid w:val="00DB3C54"/>
    <w:pPr>
      <w:widowControl w:val="0"/>
      <w:autoSpaceDE w:val="0"/>
      <w:autoSpaceDN w:val="0"/>
      <w:adjustRightInd w:val="0"/>
    </w:pPr>
    <w:rPr>
      <w:rFonts w:ascii="Bookman Old Style" w:hAnsi="Bookman Old Style" w:cs="Bookman Old Style"/>
      <w:color w:val="000000"/>
      <w:sz w:val="24"/>
      <w:szCs w:val="24"/>
    </w:rPr>
  </w:style>
  <w:style w:type="character" w:styleId="CommentReference">
    <w:name w:val="annotation reference"/>
    <w:uiPriority w:val="99"/>
    <w:semiHidden/>
    <w:unhideWhenUsed/>
    <w:rsid w:val="000673F6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673F6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673F6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73F6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0673F6"/>
    <w:rPr>
      <w:b/>
      <w:bCs/>
      <w:sz w:val="20"/>
      <w:szCs w:val="20"/>
    </w:rPr>
  </w:style>
  <w:style w:type="paragraph" w:styleId="NoSpacing">
    <w:name w:val="No Spacing"/>
    <w:uiPriority w:val="1"/>
    <w:qFormat/>
    <w:rsid w:val="00591BBF"/>
    <w:pPr>
      <w:jc w:val="both"/>
    </w:pPr>
    <w:rPr>
      <w:rFonts w:ascii="Arial" w:hAnsi="Arial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6C1D7C"/>
    <w:pPr>
      <w:tabs>
        <w:tab w:val="right" w:leader="dot" w:pos="7921"/>
      </w:tabs>
      <w:spacing w:before="120" w:after="0"/>
      <w:jc w:val="left"/>
    </w:pPr>
    <w:rPr>
      <w:rFonts w:ascii="Times New Roman" w:hAnsi="Times New Roman"/>
      <w:b/>
    </w:rPr>
  </w:style>
  <w:style w:type="paragraph" w:styleId="TOC2">
    <w:name w:val="toc 2"/>
    <w:basedOn w:val="Normal"/>
    <w:next w:val="Normal"/>
    <w:autoRedefine/>
    <w:uiPriority w:val="39"/>
    <w:unhideWhenUsed/>
    <w:rsid w:val="00775162"/>
    <w:pPr>
      <w:tabs>
        <w:tab w:val="right" w:leader="dot" w:pos="7921"/>
      </w:tabs>
      <w:spacing w:after="0"/>
      <w:ind w:left="240" w:hanging="240"/>
      <w:jc w:val="left"/>
    </w:pPr>
    <w:rPr>
      <w:rFonts w:ascii="Calibri" w:hAnsi="Calibri"/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E872F4"/>
    <w:pPr>
      <w:spacing w:after="0"/>
      <w:ind w:left="480"/>
      <w:jc w:val="left"/>
    </w:pPr>
    <w:rPr>
      <w:rFonts w:ascii="Calibri" w:hAnsi="Calibri"/>
      <w:sz w:val="22"/>
      <w:szCs w:val="22"/>
    </w:rPr>
  </w:style>
  <w:style w:type="paragraph" w:styleId="TableofFigures">
    <w:name w:val="table of figures"/>
    <w:basedOn w:val="Normal"/>
    <w:next w:val="Normal"/>
    <w:uiPriority w:val="99"/>
    <w:unhideWhenUsed/>
    <w:rsid w:val="00872F3F"/>
    <w:pPr>
      <w:spacing w:after="0"/>
    </w:pPr>
  </w:style>
  <w:style w:type="character" w:styleId="PageNumber">
    <w:name w:val="page number"/>
    <w:basedOn w:val="DefaultParagraphFont"/>
    <w:uiPriority w:val="99"/>
    <w:semiHidden/>
    <w:unhideWhenUsed/>
    <w:rsid w:val="002B18A2"/>
  </w:style>
  <w:style w:type="paragraph" w:styleId="TOC4">
    <w:name w:val="toc 4"/>
    <w:basedOn w:val="Normal"/>
    <w:next w:val="Normal"/>
    <w:autoRedefine/>
    <w:uiPriority w:val="39"/>
    <w:unhideWhenUsed/>
    <w:rsid w:val="00D92A9A"/>
    <w:pPr>
      <w:spacing w:after="0"/>
      <w:ind w:left="720"/>
      <w:jc w:val="left"/>
    </w:pPr>
    <w:rPr>
      <w:rFonts w:ascii="Calibri" w:hAnsi="Calibri"/>
      <w:sz w:val="20"/>
      <w:szCs w:val="20"/>
    </w:rPr>
  </w:style>
  <w:style w:type="paragraph" w:styleId="TOC5">
    <w:name w:val="toc 5"/>
    <w:basedOn w:val="Normal"/>
    <w:next w:val="Normal"/>
    <w:autoRedefine/>
    <w:uiPriority w:val="39"/>
    <w:unhideWhenUsed/>
    <w:rsid w:val="00D92A9A"/>
    <w:pPr>
      <w:spacing w:after="0"/>
      <w:ind w:left="960"/>
      <w:jc w:val="left"/>
    </w:pPr>
    <w:rPr>
      <w:rFonts w:ascii="Calibri" w:hAnsi="Calibri"/>
      <w:sz w:val="20"/>
      <w:szCs w:val="20"/>
    </w:rPr>
  </w:style>
  <w:style w:type="paragraph" w:styleId="TOC6">
    <w:name w:val="toc 6"/>
    <w:basedOn w:val="Normal"/>
    <w:next w:val="Normal"/>
    <w:autoRedefine/>
    <w:uiPriority w:val="39"/>
    <w:unhideWhenUsed/>
    <w:rsid w:val="00D92A9A"/>
    <w:pPr>
      <w:spacing w:after="0"/>
      <w:ind w:left="1200"/>
      <w:jc w:val="left"/>
    </w:pPr>
    <w:rPr>
      <w:rFonts w:ascii="Calibri" w:hAnsi="Calibri"/>
      <w:sz w:val="20"/>
      <w:szCs w:val="20"/>
    </w:rPr>
  </w:style>
  <w:style w:type="paragraph" w:styleId="TOC7">
    <w:name w:val="toc 7"/>
    <w:basedOn w:val="Normal"/>
    <w:next w:val="Normal"/>
    <w:autoRedefine/>
    <w:uiPriority w:val="39"/>
    <w:unhideWhenUsed/>
    <w:rsid w:val="00D92A9A"/>
    <w:pPr>
      <w:spacing w:after="0"/>
      <w:ind w:left="1440"/>
      <w:jc w:val="left"/>
    </w:pPr>
    <w:rPr>
      <w:rFonts w:ascii="Calibri" w:hAnsi="Calibri"/>
      <w:sz w:val="20"/>
      <w:szCs w:val="20"/>
    </w:rPr>
  </w:style>
  <w:style w:type="paragraph" w:styleId="TOC8">
    <w:name w:val="toc 8"/>
    <w:basedOn w:val="Normal"/>
    <w:next w:val="Normal"/>
    <w:autoRedefine/>
    <w:uiPriority w:val="39"/>
    <w:unhideWhenUsed/>
    <w:rsid w:val="00D92A9A"/>
    <w:pPr>
      <w:spacing w:after="0"/>
      <w:ind w:left="1680"/>
      <w:jc w:val="left"/>
    </w:pPr>
    <w:rPr>
      <w:rFonts w:ascii="Calibri" w:hAnsi="Calibri"/>
      <w:sz w:val="20"/>
      <w:szCs w:val="20"/>
    </w:rPr>
  </w:style>
  <w:style w:type="paragraph" w:styleId="TOC9">
    <w:name w:val="toc 9"/>
    <w:basedOn w:val="Normal"/>
    <w:next w:val="Normal"/>
    <w:autoRedefine/>
    <w:uiPriority w:val="39"/>
    <w:unhideWhenUsed/>
    <w:rsid w:val="00D92A9A"/>
    <w:pPr>
      <w:spacing w:after="0"/>
      <w:ind w:left="1920"/>
      <w:jc w:val="left"/>
    </w:pPr>
    <w:rPr>
      <w:rFonts w:ascii="Calibri" w:hAnsi="Calibri"/>
      <w:sz w:val="20"/>
      <w:szCs w:val="20"/>
    </w:rPr>
  </w:style>
  <w:style w:type="paragraph" w:styleId="Subtitle">
    <w:name w:val="Subtitle"/>
    <w:aliases w:val="heading"/>
    <w:basedOn w:val="Heading1"/>
    <w:next w:val="Normal"/>
    <w:link w:val="SubtitleChar"/>
    <w:uiPriority w:val="11"/>
    <w:qFormat/>
    <w:rsid w:val="00532690"/>
    <w:pPr>
      <w:keepNext w:val="0"/>
      <w:keepLines w:val="0"/>
      <w:numPr>
        <w:ilvl w:val="1"/>
        <w:numId w:val="0"/>
      </w:numPr>
      <w:overflowPunct w:val="0"/>
      <w:autoSpaceDE w:val="0"/>
      <w:autoSpaceDN w:val="0"/>
      <w:adjustRightInd w:val="0"/>
      <w:spacing w:before="0" w:after="240"/>
      <w:jc w:val="left"/>
      <w:textAlignment w:val="baseline"/>
    </w:pPr>
    <w:rPr>
      <w:rFonts w:eastAsia="MS Gothic" w:cs="Times New Roman"/>
      <w:bCs/>
      <w:iCs/>
      <w:caps/>
      <w:spacing w:val="15"/>
      <w:szCs w:val="28"/>
      <w:lang w:val="en-AU"/>
    </w:rPr>
  </w:style>
  <w:style w:type="character" w:customStyle="1" w:styleId="SubtitleChar">
    <w:name w:val="Subtitle Char"/>
    <w:aliases w:val="heading Char"/>
    <w:link w:val="Subtitle"/>
    <w:uiPriority w:val="11"/>
    <w:rsid w:val="00532690"/>
    <w:rPr>
      <w:rFonts w:ascii="Arial" w:eastAsia="MS Gothic" w:hAnsi="Arial" w:cs="Times New Roman"/>
      <w:b/>
      <w:bCs/>
      <w:iCs/>
      <w:caps/>
      <w:color w:val="000000"/>
      <w:spacing w:val="15"/>
      <w:sz w:val="24"/>
      <w:szCs w:val="28"/>
      <w:lang w:val="en-AU"/>
    </w:rPr>
  </w:style>
  <w:style w:type="character" w:styleId="Strong">
    <w:name w:val="Strong"/>
    <w:uiPriority w:val="22"/>
    <w:qFormat/>
    <w:rsid w:val="007855C9"/>
    <w:rPr>
      <w:b/>
      <w:bCs/>
    </w:rPr>
  </w:style>
  <w:style w:type="paragraph" w:customStyle="1" w:styleId="NoteLevel2">
    <w:name w:val="Note Level 2"/>
    <w:basedOn w:val="Normal"/>
    <w:uiPriority w:val="1"/>
    <w:qFormat/>
    <w:rsid w:val="007855C9"/>
    <w:pPr>
      <w:keepNext/>
      <w:numPr>
        <w:ilvl w:val="1"/>
        <w:numId w:val="26"/>
      </w:numPr>
      <w:spacing w:after="0"/>
      <w:contextualSpacing/>
      <w:outlineLvl w:val="1"/>
    </w:pPr>
    <w:rPr>
      <w:rFonts w:ascii="Verdana" w:hAnsi="Verdan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445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80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2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7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2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122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805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744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9366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3672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02212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7252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4976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570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5117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8439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164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909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1024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8159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3405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1907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291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43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94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70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270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64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37749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9316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1851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10108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586151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355737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6975565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3464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32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93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89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2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535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3765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323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91419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6828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82088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83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035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8567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68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1727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04180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914442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05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033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28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962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14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3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280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15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10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54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19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3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865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429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7644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3124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3273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76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655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75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771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33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00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97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8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870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85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0242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5563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298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5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566723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003503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1468067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77119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423386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365708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05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7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23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18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8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05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802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94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1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157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854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38331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074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2081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922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2861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0615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4179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960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5377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3998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71310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01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521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4088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85266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061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847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349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7446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841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569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48012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0329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66650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067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8057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89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7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419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01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511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5984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039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1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882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1582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7725281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7313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15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89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000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542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08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392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43331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7918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045588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4628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507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94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25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20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59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179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77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4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01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484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004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72078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87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6951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992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028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25743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3622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4186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70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3051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38693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41085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85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40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93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663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3042155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1142089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419785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704275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444919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122686">
          <w:marLeft w:val="0"/>
          <w:marRight w:val="0"/>
          <w:marTop w:val="300"/>
          <w:marBottom w:val="15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5098C22D-2515-F646-8782-8C0DC66373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</TotalTime>
  <Pages>15</Pages>
  <Words>451</Words>
  <Characters>2571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Wienta Diarsvitri</cp:lastModifiedBy>
  <cp:revision>10</cp:revision>
  <cp:lastPrinted>2019-12-02T04:56:00Z</cp:lastPrinted>
  <dcterms:created xsi:type="dcterms:W3CDTF">2021-10-16T13:51:00Z</dcterms:created>
  <dcterms:modified xsi:type="dcterms:W3CDTF">2021-10-16T14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31a4662-11ce-3578-b62c-772ad8ecb845</vt:lpwstr>
  </property>
  <property fmtid="{D5CDD505-2E9C-101B-9397-08002B2CF9AE}" pid="24" name="Mendeley Citation Style_1">
    <vt:lpwstr>http://www.zotero.org/styles/harvard1</vt:lpwstr>
  </property>
</Properties>
</file>